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5E32" w14:textId="36CB499A" w:rsidR="00DA155D" w:rsidRPr="00EF7B54" w:rsidRDefault="00A03743" w:rsidP="00EF7B54">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49AE60DB" w14:textId="737BA2D6" w:rsidR="00DA155D" w:rsidRPr="00244284" w:rsidRDefault="001A4727">
      <w:pPr>
        <w:rPr>
          <w:rFonts w:ascii="Times" w:hAnsi="Times"/>
          <w:vertAlign w:val="superscript"/>
          <w:lang w:val="de-DE"/>
        </w:rPr>
      </w:pPr>
      <w:r w:rsidRPr="00244284">
        <w:rPr>
          <w:rFonts w:ascii="Times" w:hAnsi="Times"/>
          <w:lang w:val="de-DE"/>
        </w:rPr>
        <w:t>Kiran G</w:t>
      </w:r>
      <w:r w:rsidR="002B2884" w:rsidRPr="00244284">
        <w:rPr>
          <w:rFonts w:ascii="Times" w:hAnsi="Times"/>
          <w:lang w:val="de-DE"/>
        </w:rPr>
        <w:t>.</w:t>
      </w:r>
      <w:r w:rsidRPr="00244284">
        <w:rPr>
          <w:rFonts w:ascii="Times" w:hAnsi="Times"/>
          <w:lang w:val="de-DE"/>
        </w:rPr>
        <w:t xml:space="preserve"> </w:t>
      </w:r>
      <w:r w:rsidR="002B2884" w:rsidRPr="00244284">
        <w:rPr>
          <w:rFonts w:ascii="Times" w:hAnsi="Times"/>
          <w:lang w:val="de-DE"/>
        </w:rPr>
        <w:t>L.</w:t>
      </w:r>
      <w:r w:rsidRPr="00244284">
        <w:rPr>
          <w:rFonts w:ascii="Times" w:hAnsi="Times"/>
          <w:lang w:val="de-DE"/>
        </w:rPr>
        <w:t xml:space="preserve"> Lee</w:t>
      </w:r>
      <w:r w:rsidRPr="00244284">
        <w:rPr>
          <w:rFonts w:ascii="Times" w:hAnsi="Times"/>
          <w:vertAlign w:val="superscript"/>
          <w:lang w:val="de-DE"/>
        </w:rPr>
        <w:t>1,2</w:t>
      </w:r>
      <w:r w:rsidRPr="00244284">
        <w:rPr>
          <w:rFonts w:ascii="Times" w:hAnsi="Times"/>
          <w:lang w:val="de-DE"/>
        </w:rPr>
        <w:t>, Adele Mennerat</w:t>
      </w:r>
      <w:r w:rsidRPr="00244284">
        <w:rPr>
          <w:rFonts w:ascii="Times" w:hAnsi="Times"/>
          <w:vertAlign w:val="superscript"/>
          <w:lang w:val="de-DE"/>
        </w:rPr>
        <w:t>3</w:t>
      </w:r>
      <w:r w:rsidRPr="00244284">
        <w:rPr>
          <w:rFonts w:ascii="Times" w:hAnsi="Times"/>
          <w:lang w:val="de-DE"/>
        </w:rPr>
        <w:t>, Dieter Lukas</w:t>
      </w:r>
      <w:proofErr w:type="gramStart"/>
      <w:r w:rsidR="007C682C" w:rsidRPr="00244284">
        <w:rPr>
          <w:rFonts w:ascii="Times" w:hAnsi="Times"/>
          <w:vertAlign w:val="superscript"/>
          <w:lang w:val="de-DE"/>
        </w:rPr>
        <w:t>4</w:t>
      </w:r>
      <w:r w:rsidRPr="00244284">
        <w:rPr>
          <w:rFonts w:ascii="Times" w:hAnsi="Times"/>
          <w:vertAlign w:val="superscript"/>
          <w:lang w:val="de-DE"/>
        </w:rPr>
        <w:t>,</w:t>
      </w:r>
      <w:r w:rsidRPr="00244284">
        <w:rPr>
          <w:rFonts w:ascii="Times" w:hAnsi="Times"/>
          <w:sz w:val="21"/>
          <w:szCs w:val="21"/>
          <w:vertAlign w:val="superscript"/>
          <w:lang w:val="de-DE"/>
        </w:rPr>
        <w:t>§</w:t>
      </w:r>
      <w:proofErr w:type="gramEnd"/>
      <w:r w:rsidRPr="00244284">
        <w:rPr>
          <w:rFonts w:ascii="Times" w:hAnsi="Times"/>
          <w:lang w:val="de-DE"/>
        </w:rPr>
        <w:t>, Hannah</w:t>
      </w:r>
      <w:r w:rsidR="000C3670" w:rsidRPr="00244284">
        <w:rPr>
          <w:rFonts w:ascii="Times" w:hAnsi="Times"/>
          <w:lang w:val="de-DE"/>
        </w:rPr>
        <w:t xml:space="preserve"> L.</w:t>
      </w:r>
      <w:r w:rsidRPr="00244284">
        <w:rPr>
          <w:rFonts w:ascii="Times" w:hAnsi="Times"/>
          <w:lang w:val="de-DE"/>
        </w:rPr>
        <w:t xml:space="preserve"> Dugdale</w:t>
      </w:r>
      <w:r w:rsidRPr="00244284">
        <w:rPr>
          <w:rFonts w:ascii="Times" w:hAnsi="Times"/>
          <w:vertAlign w:val="superscript"/>
          <w:lang w:val="de-DE"/>
        </w:rPr>
        <w:t>1,</w:t>
      </w:r>
      <w:r w:rsidRPr="00244284">
        <w:rPr>
          <w:rFonts w:ascii="Times" w:hAnsi="Times"/>
          <w:sz w:val="21"/>
          <w:szCs w:val="21"/>
          <w:vertAlign w:val="superscript"/>
          <w:lang w:val="de-DE"/>
        </w:rPr>
        <w:t>§</w:t>
      </w:r>
      <w:r w:rsidRPr="00244284">
        <w:rPr>
          <w:rFonts w:ascii="Times" w:hAnsi="Times"/>
          <w:lang w:val="de-DE"/>
        </w:rPr>
        <w:t>, Antica Culina</w:t>
      </w:r>
      <w:r w:rsidR="007C682C" w:rsidRPr="00244284">
        <w:rPr>
          <w:rFonts w:ascii="Times" w:hAnsi="Times"/>
          <w:vertAlign w:val="superscript"/>
          <w:lang w:val="de-DE"/>
        </w:rPr>
        <w:t>5</w:t>
      </w:r>
      <w:r w:rsidRPr="00244284">
        <w:rPr>
          <w:rFonts w:ascii="Times" w:hAnsi="Times"/>
          <w:vertAlign w:val="superscript"/>
          <w:lang w:val="de-DE"/>
        </w:rPr>
        <w:t>,</w:t>
      </w:r>
      <w:r w:rsidR="007C682C" w:rsidRPr="00244284">
        <w:rPr>
          <w:rFonts w:ascii="Times" w:hAnsi="Times"/>
          <w:vertAlign w:val="superscript"/>
          <w:lang w:val="de-DE"/>
        </w:rPr>
        <w:t>6</w:t>
      </w:r>
      <w:r w:rsidRPr="00244284">
        <w:rPr>
          <w:rFonts w:ascii="Times" w:hAnsi="Times"/>
          <w:vertAlign w:val="superscript"/>
          <w:lang w:val="de-DE"/>
        </w:rPr>
        <w:t>,</w:t>
      </w:r>
      <w:r w:rsidRPr="00244284">
        <w:rPr>
          <w:rFonts w:ascii="Times" w:hAnsi="Times"/>
          <w:sz w:val="21"/>
          <w:szCs w:val="21"/>
          <w:vertAlign w:val="superscript"/>
          <w:lang w:val="de-DE"/>
        </w:rPr>
        <w:t>§</w:t>
      </w:r>
      <w:r w:rsidRPr="00244284">
        <w:rPr>
          <w:rFonts w:ascii="Times" w:hAnsi="Times"/>
          <w:vertAlign w:val="superscript"/>
          <w:lang w:val="de-DE"/>
        </w:rPr>
        <w:t>,</w:t>
      </w:r>
    </w:p>
    <w:p w14:paraId="41C69058" w14:textId="77777777" w:rsidR="00DA155D" w:rsidRPr="00244284" w:rsidRDefault="00DA155D">
      <w:pPr>
        <w:rPr>
          <w:rFonts w:ascii="Times" w:hAnsi="Times"/>
          <w:lang w:val="de-DE"/>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Kiran Gok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Antica Culina</w:t>
      </w:r>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70DCAFFE" w14:textId="4E2E9770" w:rsidR="00DA155D" w:rsidRPr="00197F02" w:rsidRDefault="001A4727" w:rsidP="00EF7B54">
      <w:pPr>
        <w:pStyle w:val="Heading1"/>
        <w:rPr>
          <w:rFonts w:ascii="Times" w:hAnsi="Times"/>
          <w:b/>
          <w:bCs/>
          <w:sz w:val="28"/>
          <w:szCs w:val="28"/>
        </w:rPr>
      </w:pPr>
      <w:r w:rsidRPr="00197F02">
        <w:rPr>
          <w:rFonts w:ascii="Times" w:hAnsi="Times"/>
          <w:b/>
          <w:bCs/>
          <w:sz w:val="28"/>
          <w:szCs w:val="28"/>
        </w:rPr>
        <w:lastRenderedPageBreak/>
        <w:t>Abstract</w:t>
      </w:r>
    </w:p>
    <w:p w14:paraId="719255A4" w14:textId="4C287795" w:rsidR="002D36F8" w:rsidRPr="004F3BD7" w:rsidRDefault="002D36F8" w:rsidP="002D36F8">
      <w:r w:rsidRPr="001B560D">
        <w:t>Measuring research productivity to gauge academic performance is flawed because it is biased against certain groups of researchers. Women researchers are disadvantaged because gender roles and unconscious biases</w:t>
      </w:r>
      <w:r w:rsidR="0081730B" w:rsidRPr="001B560D">
        <w:t>,</w:t>
      </w:r>
      <w:r w:rsidRPr="001B560D">
        <w:t xml:space="preserve"> operating both at home and in academia</w:t>
      </w:r>
      <w:r w:rsidR="0081730B" w:rsidRPr="001B560D">
        <w:t>,</w:t>
      </w:r>
      <w:r w:rsidRPr="001B560D">
        <w:t xml:space="preserve"> can affect research productivity. These biases may have strengthened during lockdown conditions of the COVID-19 pandemic. Correspondingly, we bring together existing studies to show the gender gap has increased</w:t>
      </w:r>
      <w:r>
        <w:t xml:space="preserve"> during the pandemic, </w:t>
      </w:r>
      <w:r w:rsidRPr="002D36F8">
        <w:t>with the relative research productivity of women declining compared to the pre-pandemic period.</w:t>
      </w:r>
    </w:p>
    <w:p w14:paraId="7B3DA611" w14:textId="77777777" w:rsidR="002D36F8" w:rsidRPr="004F3BD7" w:rsidRDefault="002D36F8" w:rsidP="00F86FD4"/>
    <w:p w14:paraId="746F6940" w14:textId="77777777" w:rsidR="00DA155D" w:rsidRPr="00197F02" w:rsidRDefault="00DA155D"/>
    <w:p w14:paraId="62216037" w14:textId="77777777" w:rsidR="00197F02" w:rsidRPr="00197F02" w:rsidRDefault="001A4727">
      <w:pPr>
        <w:rPr>
          <w:b/>
          <w:bCs/>
          <w:sz w:val="28"/>
          <w:szCs w:val="28"/>
        </w:rPr>
      </w:pPr>
      <w:r w:rsidRPr="00197F02">
        <w:rPr>
          <w:b/>
          <w:bCs/>
          <w:sz w:val="28"/>
          <w:szCs w:val="28"/>
        </w:rPr>
        <w:t>Key words</w:t>
      </w:r>
    </w:p>
    <w:p w14:paraId="4A02C7AC" w14:textId="28911D64" w:rsidR="00B76858" w:rsidRPr="00197F02" w:rsidRDefault="00F86FD4">
      <w:r w:rsidRPr="00197F02">
        <w:t xml:space="preserve">meta-research, </w:t>
      </w:r>
      <w:r w:rsidR="001A4727" w:rsidRPr="00197F02">
        <w:t>COVID-19</w:t>
      </w:r>
      <w:r w:rsidRPr="00197F02">
        <w:t xml:space="preserve"> p</w:t>
      </w:r>
      <w:r w:rsidR="001A4727" w:rsidRPr="00197F02">
        <w:t xml:space="preserve">andemic, </w:t>
      </w:r>
      <w:r w:rsidRPr="00197F02">
        <w:t xml:space="preserve">women in science, </w:t>
      </w:r>
      <w:r w:rsidR="00197F02" w:rsidRPr="00197F02">
        <w:t>gender</w:t>
      </w:r>
      <w:r w:rsidR="001A4727" w:rsidRPr="00197F02">
        <w:t xml:space="preserve"> </w:t>
      </w:r>
      <w:r w:rsidR="00893780" w:rsidRPr="00197F02">
        <w:t>disparity</w:t>
      </w:r>
      <w:r w:rsidR="001A4727" w:rsidRPr="00197F02">
        <w:t xml:space="preserve">, </w:t>
      </w:r>
      <w:r w:rsidR="00197F02" w:rsidRPr="00197F02">
        <w:t>r</w:t>
      </w:r>
      <w:r w:rsidR="001A4727" w:rsidRPr="00197F02">
        <w:t>esearch productivity</w:t>
      </w:r>
      <w:bookmarkStart w:id="2" w:name="_9xyipdude4ro" w:colFirst="0" w:colLast="0"/>
      <w:bookmarkEnd w:id="2"/>
    </w:p>
    <w:p w14:paraId="3F4ED611" w14:textId="4A48E530" w:rsidR="00197F02" w:rsidRPr="00197F02" w:rsidRDefault="00197F02"/>
    <w:p w14:paraId="274BD990" w14:textId="77777777" w:rsidR="00197F02" w:rsidRPr="00197F02" w:rsidRDefault="00197F02" w:rsidP="00197F02">
      <w:pPr>
        <w:rPr>
          <w:b/>
          <w:bCs/>
          <w:sz w:val="28"/>
          <w:szCs w:val="28"/>
        </w:rPr>
      </w:pPr>
      <w:r w:rsidRPr="00197F02">
        <w:rPr>
          <w:b/>
          <w:bCs/>
          <w:sz w:val="28"/>
          <w:szCs w:val="28"/>
        </w:rPr>
        <w:t>One-sentence summary</w:t>
      </w:r>
    </w:p>
    <w:p w14:paraId="072850ED" w14:textId="21251964" w:rsidR="00197F02" w:rsidRPr="00B81C90" w:rsidRDefault="00197F02" w:rsidP="00197F02">
      <w:r w:rsidRPr="00197F02">
        <w:rPr>
          <w:color w:val="000000"/>
          <w:shd w:val="clear" w:color="auto" w:fill="FFFFFF"/>
        </w:rPr>
        <w:t>A s</w:t>
      </w:r>
      <w:r w:rsidRPr="00B81C90">
        <w:rPr>
          <w:color w:val="000000"/>
          <w:shd w:val="clear" w:color="auto" w:fill="FFFFFF"/>
        </w:rPr>
        <w:t xml:space="preserve">ystematic review and meta-analysis </w:t>
      </w:r>
      <w:r w:rsidRPr="00197F02">
        <w:rPr>
          <w:color w:val="000000"/>
          <w:shd w:val="clear" w:color="auto" w:fill="FFFFFF"/>
        </w:rPr>
        <w:t>of 55 articles about the impact of the</w:t>
      </w:r>
      <w:r w:rsidRPr="00B81C90">
        <w:rPr>
          <w:color w:val="000000"/>
          <w:shd w:val="clear" w:color="auto" w:fill="FFFFFF"/>
        </w:rPr>
        <w:t xml:space="preserve"> COVID-19 pandemic </w:t>
      </w:r>
      <w:r w:rsidRPr="00197F02">
        <w:rPr>
          <w:color w:val="000000"/>
          <w:shd w:val="clear" w:color="auto" w:fill="FFFFFF"/>
        </w:rPr>
        <w:t xml:space="preserve">on researchers confirms that the pandemic </w:t>
      </w:r>
      <w:r w:rsidRPr="00B81C90">
        <w:rPr>
          <w:color w:val="000000"/>
          <w:shd w:val="clear" w:color="auto" w:fill="FFFFFF"/>
        </w:rPr>
        <w:t xml:space="preserve">increased the gender gap in </w:t>
      </w:r>
      <w:r w:rsidRPr="00197F02">
        <w:rPr>
          <w:color w:val="000000"/>
          <w:shd w:val="clear" w:color="auto" w:fill="FFFFFF"/>
        </w:rPr>
        <w:t xml:space="preserve">research </w:t>
      </w:r>
      <w:r w:rsidRPr="00B81C90">
        <w:rPr>
          <w:color w:val="000000"/>
          <w:shd w:val="clear" w:color="auto" w:fill="FFFFFF"/>
        </w:rPr>
        <w:t>productivity.</w:t>
      </w:r>
    </w:p>
    <w:p w14:paraId="698D3FB9" w14:textId="30B5495F" w:rsidR="00197F02" w:rsidRPr="00197F02" w:rsidRDefault="00197F02"/>
    <w:p w14:paraId="3AFB5FF2" w14:textId="4F656FB0" w:rsidR="00DA155D" w:rsidRPr="00197F02" w:rsidRDefault="001A4727" w:rsidP="00EF7B54">
      <w:pPr>
        <w:pStyle w:val="Heading1"/>
        <w:rPr>
          <w:b/>
          <w:bCs/>
          <w:sz w:val="28"/>
          <w:szCs w:val="28"/>
        </w:rPr>
      </w:pPr>
      <w:r w:rsidRPr="00197F02">
        <w:rPr>
          <w:b/>
          <w:bCs/>
          <w:sz w:val="28"/>
          <w:szCs w:val="28"/>
        </w:rPr>
        <w:t>Introduction</w:t>
      </w:r>
    </w:p>
    <w:p w14:paraId="6FEBF75D" w14:textId="26CF79C7" w:rsidR="00817DBE" w:rsidRPr="00817DBE" w:rsidRDefault="00817DBE" w:rsidP="00817DBE">
      <w:pPr>
        <w:rPr>
          <w:rFonts w:ascii="Times" w:hAnsi="Times"/>
        </w:rPr>
      </w:pPr>
      <w:bookmarkStart w:id="3" w:name="_xojj7np6jg8k" w:colFirst="0" w:colLast="0"/>
      <w:bookmarkEnd w:id="3"/>
      <w:r w:rsidRPr="004F3BD7">
        <w:t xml:space="preserve">Research productivity, defined as the number of manuscripts or publications, is a traditionally used, but flawed metric for evaluating academic merit because it biases against individuals according to socio-demographic circumstances. </w:t>
      </w:r>
      <w:r w:rsidR="00587B8E" w:rsidRPr="004F3BD7">
        <w:t>Women</w:t>
      </w:r>
      <w:r w:rsidRPr="004F3BD7">
        <w:t xml:space="preserve"> are disadvantaged compared to men when success is measured using traditional metrics</w:t>
      </w:r>
      <w:r w:rsidR="00587B8E" w:rsidRPr="004F3BD7">
        <w:t xml:space="preserve"> of research productivity</w:t>
      </w:r>
      <w:r w:rsidR="00207B76">
        <w:t xml:space="preserve"> </w:t>
      </w:r>
      <w:r w:rsidR="00207B76">
        <w:fldChar w:fldCharType="begin"/>
      </w:r>
      <w:r w:rsidR="00275EA8">
        <w:instrText xml:space="preserve"> ADDIN ZOTERO_ITEM CSL_CITATION {"citationID":"iLAzbo56","properties":{"formattedCitation":"(Astegiano, Sebasti\\uc0\\u225{}n-Gonz\\uc0\\u225{}lez and Castanho, 2019; Huang {\\i{}et al.}, 2020)","plainCitation":"(Astegiano, Sebastián-González and Castanho, 2019; Huang et al., 2020)","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207B76">
        <w:fldChar w:fldCharType="separate"/>
      </w:r>
      <w:r w:rsidR="00275EA8" w:rsidRPr="00275EA8">
        <w:t xml:space="preserve">(Astegiano, Sebastián-González and Castanho, 2019; Huang </w:t>
      </w:r>
      <w:r w:rsidR="00275EA8" w:rsidRPr="00275EA8">
        <w:rPr>
          <w:i/>
          <w:iCs/>
        </w:rPr>
        <w:t>et al.</w:t>
      </w:r>
      <w:r w:rsidR="00275EA8" w:rsidRPr="00275EA8">
        <w:t>, 2020)</w:t>
      </w:r>
      <w:r w:rsidR="00207B76">
        <w:fldChar w:fldCharType="end"/>
      </w:r>
      <w:r w:rsidRPr="004F3BD7">
        <w:t xml:space="preserve">, despite no actual </w:t>
      </w:r>
      <w:r w:rsidRPr="004F3BD7">
        <w:rPr>
          <w:rFonts w:ascii="Times" w:hAnsi="Times"/>
        </w:rPr>
        <w:t>differences in contribution and impact of research</w:t>
      </w:r>
      <w:r w:rsidR="00587B8E" w:rsidRPr="004F3BD7">
        <w:rPr>
          <w:rFonts w:ascii="Times" w:hAnsi="Times"/>
        </w:rPr>
        <w:t xml:space="preserve"> </w:t>
      </w:r>
      <w:r w:rsidR="00587B8E" w:rsidRPr="004F3BD7">
        <w:rPr>
          <w:rFonts w:ascii="Times" w:hAnsi="Times"/>
        </w:rPr>
        <w:fldChar w:fldCharType="begin"/>
      </w:r>
      <w:r w:rsidR="00275EA8">
        <w:rPr>
          <w:rFonts w:ascii="Times" w:hAnsi="Times"/>
        </w:rPr>
        <w:instrText xml:space="preserve"> ADDIN ZOTERO_ITEM CSL_CITATION {"citationID":"GaoKm7ll","properties":{"formattedCitation":"(van den Besselaar and Sandstr\\uc0\\u246{}m, 2016, 2017)","plainCitation":"(van den Besselaar and Sandström, 2016, 2017)","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schema":"https://github.com/citation-style-language/schema/raw/master/csl-citation.json"} </w:instrText>
      </w:r>
      <w:r w:rsidR="00587B8E" w:rsidRPr="004F3BD7">
        <w:rPr>
          <w:rFonts w:ascii="Times" w:hAnsi="Times"/>
        </w:rPr>
        <w:fldChar w:fldCharType="separate"/>
      </w:r>
      <w:r w:rsidR="00275EA8" w:rsidRPr="00275EA8">
        <w:rPr>
          <w:rFonts w:ascii="Times" w:hAnsi="Times"/>
        </w:rPr>
        <w:t>(van den Besselaar and Sandström, 2016, 2017)</w:t>
      </w:r>
      <w:r w:rsidR="00587B8E" w:rsidRPr="004F3BD7">
        <w:rPr>
          <w:rFonts w:ascii="Times" w:hAnsi="Times"/>
        </w:rPr>
        <w:fldChar w:fldCharType="end"/>
      </w:r>
      <w:r w:rsidR="00000205" w:rsidRPr="004F3BD7">
        <w:rPr>
          <w:rFonts w:ascii="Times" w:hAnsi="Times"/>
        </w:rPr>
        <w:t xml:space="preserve">. </w:t>
      </w:r>
      <w:r w:rsidR="00A26A5F" w:rsidRPr="004F3BD7">
        <w:rPr>
          <w:rFonts w:ascii="Times" w:hAnsi="Times"/>
        </w:rPr>
        <w:t>Additionally, during t</w:t>
      </w:r>
      <w:r w:rsidRPr="004F3BD7">
        <w:rPr>
          <w:rFonts w:ascii="Times" w:hAnsi="Times"/>
        </w:rPr>
        <w:t>he COVID-19 pandemic</w:t>
      </w:r>
      <w:r w:rsidR="00A26A5F" w:rsidRPr="004F3BD7">
        <w:rPr>
          <w:rFonts w:ascii="Times" w:hAnsi="Times"/>
        </w:rPr>
        <w:t>,</w:t>
      </w:r>
      <w:r w:rsidRPr="004F3BD7">
        <w:rPr>
          <w:rFonts w:ascii="Times" w:hAnsi="Times"/>
        </w:rPr>
        <w:t xml:space="preserve"> novel living and working conditions worsen</w:t>
      </w:r>
      <w:r w:rsidR="00A26A5F" w:rsidRPr="004F3BD7">
        <w:rPr>
          <w:rFonts w:ascii="Times" w:hAnsi="Times"/>
        </w:rPr>
        <w:t>ed the</w:t>
      </w:r>
      <w:r w:rsidRPr="004F3BD7">
        <w:rPr>
          <w:rFonts w:ascii="Times" w:hAnsi="Times"/>
        </w:rPr>
        <w:t xml:space="preserve"> research productivity, of many women worldwide </w:t>
      </w:r>
      <w:r w:rsidRPr="004F3BD7">
        <w:rPr>
          <w:rFonts w:ascii="Times" w:hAnsi="Times"/>
        </w:rPr>
        <w:fldChar w:fldCharType="begin"/>
      </w:r>
      <w:r w:rsidR="00706512">
        <w:rPr>
          <w:rFonts w:ascii="Times" w:hAnsi="Times"/>
        </w:rPr>
        <w:instrText xml:space="preserve"> ADDIN ZOTERO_ITEM CSL_CITATION {"citationID":"7LU4c3K5","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4F3BD7">
        <w:rPr>
          <w:rFonts w:ascii="Times" w:hAnsi="Times"/>
        </w:rPr>
        <w:fldChar w:fldCharType="separate"/>
      </w:r>
      <w:r w:rsidR="00A70F4E" w:rsidRPr="004F3BD7">
        <w:rPr>
          <w:rFonts w:ascii="Times" w:hAnsi="Times"/>
        </w:rPr>
        <w:t xml:space="preserve">(Anwer, 2020; Boncori, 2020; Guy and Arthur, 2020; Herman </w:t>
      </w:r>
      <w:r w:rsidR="00A70F4E" w:rsidRPr="004F3BD7">
        <w:rPr>
          <w:rFonts w:ascii="Times" w:hAnsi="Times"/>
          <w:i/>
          <w:iCs/>
        </w:rPr>
        <w:t>et al.</w:t>
      </w:r>
      <w:r w:rsidR="00A70F4E" w:rsidRPr="004F3BD7">
        <w:rPr>
          <w:rFonts w:ascii="Times" w:hAnsi="Times"/>
        </w:rPr>
        <w:t>, 2021; Altan-Olcay and Bergeron, 2022)</w:t>
      </w:r>
      <w:r w:rsidRPr="004F3BD7">
        <w:rPr>
          <w:rFonts w:ascii="Times" w:hAnsi="Times"/>
        </w:rPr>
        <w:fldChar w:fldCharType="end"/>
      </w:r>
      <w:r w:rsidRPr="004F3BD7">
        <w:rPr>
          <w:rFonts w:ascii="Times" w:hAnsi="Times"/>
        </w:rPr>
        <w:t>.</w:t>
      </w:r>
    </w:p>
    <w:p w14:paraId="29E553A8" w14:textId="77777777" w:rsidR="007507D6"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7507D6">
        <w:rPr>
          <w:rFonts w:ascii="Times" w:hAnsi="Times"/>
        </w:rPr>
        <w:t>in</w:t>
      </w:r>
      <w:r w:rsidR="00893780">
        <w:rPr>
          <w:rFonts w:ascii="Times" w:hAnsi="Times"/>
        </w:rPr>
        <w:t xml:space="preserve">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w:t>
      </w:r>
    </w:p>
    <w:p w14:paraId="2CD6541A" w14:textId="77777777" w:rsidR="007507D6" w:rsidRDefault="00817DBE" w:rsidP="00817DBE">
      <w:pPr>
        <w:ind w:firstLine="720"/>
        <w:rPr>
          <w:rFonts w:ascii="Times" w:hAnsi="Times"/>
        </w:rPr>
      </w:pPr>
      <w:r w:rsidRPr="00817DBE">
        <w:rPr>
          <w:rFonts w:ascii="Times" w:hAnsi="Times"/>
        </w:rPr>
        <w:t xml:space="preserve">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w:t>
      </w:r>
    </w:p>
    <w:p w14:paraId="4A7D9C87" w14:textId="6072BD55" w:rsidR="00817DBE" w:rsidRPr="00817DBE" w:rsidRDefault="00817DBE" w:rsidP="00817DBE">
      <w:pPr>
        <w:ind w:firstLine="720"/>
        <w:rPr>
          <w:rFonts w:ascii="Times" w:hAnsi="Times"/>
        </w:rPr>
      </w:pPr>
      <w:r w:rsidRPr="00817DBE">
        <w:rPr>
          <w:rFonts w:ascii="Times" w:hAnsi="Times"/>
        </w:rPr>
        <w:lastRenderedPageBreak/>
        <w:t>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King and 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068AB096"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w:t>
      </w:r>
      <w:r w:rsidR="00CE0DCD">
        <w:rPr>
          <w:rFonts w:ascii="Times" w:hAnsi="Times"/>
        </w:rPr>
        <w:t>mean</w:t>
      </w:r>
      <w:r w:rsidRPr="00817DBE">
        <w:rPr>
          <w:rFonts w:ascii="Times" w:hAnsi="Times"/>
        </w:rPr>
        <w:t xml:space="preserve">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w:t>
      </w:r>
      <w:r w:rsidR="00CE0DCD">
        <w:rPr>
          <w:color w:val="000000"/>
        </w:rPr>
        <w:t>We assume that the pandemic might have influenced the multiple aspects that jointly affect gender inequality in research productivity, and our estimate reflects whether on average these effects have increased or decreased</w:t>
      </w:r>
      <w:r w:rsidR="001E651A">
        <w:rPr>
          <w:color w:val="000000"/>
        </w:rPr>
        <w:t xml:space="preserve"> gender inequality</w:t>
      </w:r>
      <w:r w:rsidR="00CE0DCD">
        <w:rPr>
          <w:color w:val="000000"/>
        </w:rPr>
        <w:t xml:space="preserve">. </w:t>
      </w:r>
      <w:r w:rsidRPr="00817DBE">
        <w:rPr>
          <w:rFonts w:ascii="Times" w:hAnsi="Times"/>
        </w:rPr>
        <w:t xml:space="preserve">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5DA2DA13" w14:textId="110EC161" w:rsidR="00CE0DCD" w:rsidRDefault="00CE0DCD">
      <w:pPr>
        <w:pStyle w:val="Heading3"/>
        <w:rPr>
          <w:color w:val="auto"/>
          <w:sz w:val="24"/>
          <w:szCs w:val="24"/>
        </w:rPr>
      </w:pPr>
      <w:r w:rsidRPr="00CE0DCD">
        <w:rPr>
          <w:color w:val="auto"/>
          <w:sz w:val="24"/>
          <w:szCs w:val="24"/>
        </w:rPr>
        <w:t xml:space="preserve">Our systematic literature review identified 55 studies that met the inclusion criteria (for details on the procedure please see the Methods section). </w:t>
      </w:r>
      <w:proofErr w:type="gramStart"/>
      <w:r w:rsidRPr="00CE0DCD">
        <w:rPr>
          <w:color w:val="auto"/>
          <w:sz w:val="24"/>
          <w:szCs w:val="24"/>
        </w:rPr>
        <w:t>All of</w:t>
      </w:r>
      <w:proofErr w:type="gramEnd"/>
      <w:r w:rsidRPr="00CE0DCD">
        <w:rPr>
          <w:color w:val="auto"/>
          <w:sz w:val="24"/>
          <w:szCs w:val="24"/>
        </w:rPr>
        <w:t xml:space="preserve"> the identified studies only compared women to men (see Limitations). We extracted and calculated 130 effect sizes from these studies and performed a meta-analysis and meta-regression to test our three hypotheses and related predictions. Out of 130 effect sizes, 23 are based on survey responses</w:t>
      </w:r>
      <w:r w:rsidR="00810CDE">
        <w:rPr>
          <w:color w:val="auto"/>
          <w:sz w:val="24"/>
          <w:szCs w:val="24"/>
        </w:rPr>
        <w:t xml:space="preserve"> (survey-studies)</w:t>
      </w:r>
      <w:r w:rsidRPr="00CE0DCD">
        <w:rPr>
          <w:color w:val="auto"/>
          <w:sz w:val="24"/>
          <w:szCs w:val="24"/>
        </w:rPr>
        <w:t>, and 107 are</w:t>
      </w:r>
      <w:r w:rsidR="0050361C">
        <w:rPr>
          <w:color w:val="auto"/>
          <w:sz w:val="24"/>
          <w:szCs w:val="24"/>
        </w:rPr>
        <w:t xml:space="preserve"> article-studies</w:t>
      </w:r>
      <w:r w:rsidRPr="00CE0DCD">
        <w:rPr>
          <w:color w:val="auto"/>
          <w:sz w:val="24"/>
          <w:szCs w:val="24"/>
        </w:rPr>
        <w:t xml:space="preserve"> that measure the number of submitted or published articles</w:t>
      </w:r>
      <w:r w:rsidR="00810CDE">
        <w:rPr>
          <w:color w:val="auto"/>
          <w:sz w:val="24"/>
          <w:szCs w:val="24"/>
        </w:rPr>
        <w:t xml:space="preserve"> (article-studies)</w:t>
      </w:r>
      <w:r w:rsidRPr="00CE0DCD">
        <w:rPr>
          <w:color w:val="auto"/>
          <w:sz w:val="24"/>
          <w:szCs w:val="24"/>
        </w:rPr>
        <w:t>.</w:t>
      </w:r>
    </w:p>
    <w:p w14:paraId="6AFA062F" w14:textId="4E94FC26" w:rsidR="00DA155D" w:rsidRPr="006D417D" w:rsidRDefault="001A4727">
      <w:pPr>
        <w:pStyle w:val="Heading3"/>
        <w:rPr>
          <w:rFonts w:ascii="Times" w:hAnsi="Times"/>
          <w:sz w:val="32"/>
          <w:szCs w:val="32"/>
        </w:rPr>
      </w:pPr>
      <w:r w:rsidRPr="006D417D">
        <w:rPr>
          <w:rFonts w:ascii="Times" w:hAnsi="Times"/>
          <w:sz w:val="32"/>
          <w:szCs w:val="32"/>
        </w:rPr>
        <w:t>Has the pandemic increased the gender gap in research productivity?</w:t>
      </w:r>
    </w:p>
    <w:p w14:paraId="657CDD48" w14:textId="3676D24D" w:rsidR="00E16B0F" w:rsidRDefault="001A4727">
      <w:pPr>
        <w:rPr>
          <w:rFonts w:ascii="Times" w:hAnsi="Times"/>
        </w:rPr>
      </w:pPr>
      <w:r w:rsidRPr="006D417D">
        <w:rPr>
          <w:rFonts w:ascii="Times" w:hAnsi="Times"/>
        </w:rPr>
        <w:t xml:space="preserve">Across </w:t>
      </w:r>
      <w:r w:rsidR="00BF7F0E">
        <w:rPr>
          <w:rFonts w:ascii="Times" w:hAnsi="Times"/>
        </w:rPr>
        <w:t>the full dataset (N =</w:t>
      </w:r>
      <w:r w:rsidR="00F02ACA">
        <w:rPr>
          <w:rFonts w:ascii="Times" w:hAnsi="Times"/>
        </w:rPr>
        <w:t xml:space="preserve"> </w:t>
      </w:r>
      <w:r w:rsidR="00BF7F0E">
        <w:rPr>
          <w:rFonts w:ascii="Times" w:hAnsi="Times"/>
        </w:rPr>
        <w:t>130)</w:t>
      </w:r>
      <w:r w:rsidRPr="006D417D">
        <w:rPr>
          <w:rFonts w:ascii="Times" w:hAnsi="Times"/>
        </w:rPr>
        <w:t xml:space="preserve">, after controlling for multiple effect sizes from the same study, </w:t>
      </w:r>
      <w:r w:rsidR="00BC4212" w:rsidRPr="006D417D">
        <w:rPr>
          <w:rFonts w:ascii="Times" w:hAnsi="Times"/>
        </w:rPr>
        <w:t xml:space="preserve">we found the relative productivity of women to men decreased during the pandemic </w:t>
      </w:r>
      <w:r w:rsidR="0081730B">
        <w:rPr>
          <w:rFonts w:ascii="Times" w:hAnsi="Times"/>
        </w:rPr>
        <w:t>by</w:t>
      </w:r>
      <w:r w:rsidR="00BC4212" w:rsidRPr="006D417D">
        <w:rPr>
          <w:rFonts w:ascii="Times" w:hAnsi="Times"/>
        </w:rPr>
        <w:t xml:space="preserve"> -0.07</w:t>
      </w:r>
      <w:r w:rsidR="00BC4212">
        <w:rPr>
          <w:rFonts w:ascii="Times" w:hAnsi="Times"/>
        </w:rPr>
        <w:t>1</w:t>
      </w:r>
      <w:r w:rsidR="00BC4212" w:rsidRPr="006D417D">
        <w:rPr>
          <w:rFonts w:ascii="Times" w:hAnsi="Times"/>
        </w:rPr>
        <w:t xml:space="preserve"> compared to before the pandemic </w:t>
      </w:r>
      <w:proofErr w:type="gramStart"/>
      <w:r w:rsidRPr="006D417D">
        <w:rPr>
          <w:rFonts w:ascii="Times" w:hAnsi="Times"/>
        </w:rPr>
        <w:t>(</w:t>
      </w:r>
      <w:r w:rsidR="00F73399" w:rsidRPr="006D417D">
        <w:rPr>
          <w:rFonts w:ascii="Times" w:hAnsi="Times"/>
        </w:rPr>
        <w:t xml:space="preserve"> </w:t>
      </w:r>
      <w:r w:rsidRPr="006D417D">
        <w:rPr>
          <w:rFonts w:ascii="Times" w:hAnsi="Times"/>
        </w:rPr>
        <w:t>95</w:t>
      </w:r>
      <w:proofErr w:type="gramEnd"/>
      <w:r w:rsidRPr="006D417D">
        <w:rPr>
          <w:rFonts w:ascii="Times" w:hAnsi="Times"/>
        </w:rPr>
        <w:t xml:space="preserve">%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w:t>
      </w:r>
      <w:r w:rsidR="002D36F8" w:rsidRPr="002D36F8">
        <w:rPr>
          <w:rFonts w:ascii="Times" w:hAnsi="Times"/>
        </w:rPr>
        <w:t xml:space="preserve">This indicates that </w:t>
      </w:r>
      <w:r w:rsidR="0081730B">
        <w:rPr>
          <w:rFonts w:ascii="Times" w:hAnsi="Times"/>
        </w:rPr>
        <w:t xml:space="preserve">the </w:t>
      </w:r>
      <w:r w:rsidR="002D36F8" w:rsidRPr="002D36F8">
        <w:rPr>
          <w:rFonts w:ascii="Times" w:hAnsi="Times"/>
        </w:rPr>
        <w:t>relative productivity of women compared to men is 7% lower than what it was prior to the pandemic, meaning that in cases where men and women were estimated to be equal</w:t>
      </w:r>
      <w:r w:rsidR="0081730B">
        <w:rPr>
          <w:rFonts w:ascii="Times" w:hAnsi="Times"/>
        </w:rPr>
        <w:t>ly</w:t>
      </w:r>
      <w:r w:rsidR="002D36F8" w:rsidRPr="002D36F8">
        <w:rPr>
          <w:rFonts w:ascii="Times" w:hAnsi="Times"/>
        </w:rPr>
        <w:t xml:space="preserve"> productiv</w:t>
      </w:r>
      <w:r w:rsidR="0081730B">
        <w:rPr>
          <w:rFonts w:ascii="Times" w:hAnsi="Times"/>
        </w:rPr>
        <w:t>e</w:t>
      </w:r>
      <w:r w:rsidR="002D36F8" w:rsidRPr="002D36F8">
        <w:rPr>
          <w:rFonts w:ascii="Times" w:hAnsi="Times"/>
        </w:rPr>
        <w:t>, the productivity of women now is</w:t>
      </w:r>
      <w:r w:rsidR="0081730B">
        <w:rPr>
          <w:rFonts w:ascii="Times" w:hAnsi="Times"/>
        </w:rPr>
        <w:t xml:space="preserve"> only</w:t>
      </w:r>
      <w:r w:rsidR="002D36F8" w:rsidRPr="002D36F8">
        <w:rPr>
          <w:rFonts w:ascii="Times" w:hAnsi="Times"/>
        </w:rPr>
        <w:t xml:space="preserve"> 93% that of men, or in cases where men were estimated to be twice as productive as women</w:t>
      </w:r>
      <w:r w:rsidR="0081730B">
        <w:rPr>
          <w:rFonts w:ascii="Times" w:hAnsi="Times"/>
        </w:rPr>
        <w:t>,</w:t>
      </w:r>
      <w:r w:rsidR="002D36F8" w:rsidRPr="002D36F8">
        <w:rPr>
          <w:rFonts w:ascii="Times" w:hAnsi="Times"/>
        </w:rPr>
        <w:t xml:space="preserve"> such that 33% of the measured productivity outcomes came from women, the contribution of women declined to 30%</w:t>
      </w:r>
      <w:r w:rsidR="002D36F8">
        <w:rPr>
          <w:rFonts w:ascii="Times" w:hAnsi="Times"/>
        </w:rPr>
        <w:t xml:space="preserve">. </w:t>
      </w:r>
      <w:r w:rsidRPr="006D417D">
        <w:rPr>
          <w:rFonts w:ascii="Times" w:hAnsi="Times"/>
        </w:rPr>
        <w:t xml:space="preserve">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w:t>
      </w:r>
      <w:r w:rsidR="001B560D">
        <w:rPr>
          <w:rFonts w:ascii="Times" w:hAnsi="Times"/>
        </w:rPr>
        <w:t>e</w:t>
      </w:r>
      <w:r w:rsidR="00784CC9">
        <w:rPr>
          <w:rFonts w:ascii="Times" w:hAnsi="Times"/>
        </w:rPr>
        <w:t>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w:t>
      </w:r>
      <w:r w:rsidR="001B560D">
        <w:rPr>
          <w:rFonts w:ascii="Times" w:hAnsi="Times"/>
        </w:rPr>
        <w:t>e</w:t>
      </w:r>
      <w:r w:rsidR="00784CC9">
        <w:rPr>
          <w:rFonts w:ascii="Times" w:hAnsi="Times"/>
        </w:rPr>
        <w:t>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00F02ACA">
        <w:rPr>
          <w:rFonts w:ascii="Times" w:hAnsi="Times"/>
          <w:i/>
          <w:vertAlign w:val="superscript"/>
        </w:rPr>
        <w:t xml:space="preserve"> </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r w:rsidR="00E16B0F">
        <w:rPr>
          <w:rFonts w:ascii="Times" w:hAnsi="Times"/>
        </w:rPr>
        <w:br w:type="page"/>
      </w:r>
    </w:p>
    <w:p w14:paraId="1DE0FB13" w14:textId="1E19B7D1" w:rsidR="00E16B0F" w:rsidRPr="006D417D" w:rsidRDefault="003618B7" w:rsidP="00E16B0F">
      <w:pPr>
        <w:rPr>
          <w:rFonts w:ascii="Times" w:hAnsi="Times"/>
        </w:rPr>
      </w:pPr>
      <w:r w:rsidRPr="003618B7">
        <w:rPr>
          <w:rFonts w:ascii="Times" w:hAnsi="Times"/>
          <w:noProof/>
          <w:vertAlign w:val="subscript"/>
        </w:rPr>
        <w:lastRenderedPageBreak/>
        <w:drawing>
          <wp:inline distT="0" distB="0" distL="0" distR="0" wp14:anchorId="2EF64467" wp14:editId="5E2861CD">
            <wp:extent cx="5988006" cy="6880485"/>
            <wp:effectExtent l="0" t="0" r="0" b="3175"/>
            <wp:docPr id="1"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diagram&#10;&#10;Description automatically generated"/>
                    <pic:cNvPicPr/>
                  </pic:nvPicPr>
                  <pic:blipFill rotWithShape="1">
                    <a:blip r:embed="rId9"/>
                    <a:srcRect l="12971"/>
                    <a:stretch/>
                  </pic:blipFill>
                  <pic:spPr bwMode="auto">
                    <a:xfrm>
                      <a:off x="0" y="0"/>
                      <a:ext cx="6004702" cy="6899669"/>
                    </a:xfrm>
                    <a:prstGeom prst="rect">
                      <a:avLst/>
                    </a:prstGeom>
                    <a:ln>
                      <a:noFill/>
                    </a:ln>
                    <a:extLst>
                      <a:ext uri="{53640926-AAD7-44D8-BBD7-CCE9431645EC}">
                        <a14:shadowObscured xmlns:a14="http://schemas.microsoft.com/office/drawing/2010/main"/>
                      </a:ext>
                    </a:extLst>
                  </pic:spPr>
                </pic:pic>
              </a:graphicData>
            </a:graphic>
          </wp:inline>
        </w:drawing>
      </w:r>
      <w:r>
        <w:rPr>
          <w:rFonts w:ascii="Times" w:hAnsi="Times"/>
        </w:rPr>
        <w:softHyphen/>
      </w:r>
      <w:r>
        <w:rPr>
          <w:rFonts w:ascii="Times" w:hAnsi="Times"/>
        </w:rPr>
        <w:softHyphen/>
      </w:r>
      <w:r>
        <w:rPr>
          <w:rFonts w:ascii="Times" w:hAnsi="Times"/>
        </w:rPr>
        <w:softHyphen/>
      </w:r>
      <w:r>
        <w:rPr>
          <w:rFonts w:ascii="Times" w:hAnsi="Times"/>
        </w:rPr>
        <w:softHyphen/>
      </w:r>
    </w:p>
    <w:p w14:paraId="0ACAB328" w14:textId="1DE0CF9E" w:rsidR="00DA155D" w:rsidRPr="003618B7" w:rsidRDefault="00E16B0F" w:rsidP="00E16B0F">
      <w:pPr>
        <w:rPr>
          <w:rFonts w:ascii="Times" w:hAnsi="Times"/>
        </w:rPr>
      </w:pPr>
      <w:r w:rsidRPr="005C7281">
        <w:rPr>
          <w:rFonts w:ascii="Times" w:hAnsi="Times"/>
          <w:b/>
          <w:bCs/>
        </w:rPr>
        <w:t>Figure 1.</w:t>
      </w:r>
      <w:r w:rsidRPr="005C7281">
        <w:rPr>
          <w:rFonts w:ascii="Times" w:hAnsi="Times"/>
        </w:rPr>
        <w:t xml:space="preserve"> </w:t>
      </w:r>
      <w:r w:rsidRPr="005C7281">
        <w:rPr>
          <w:rFonts w:ascii="Times" w:hAnsi="Times"/>
          <w:b/>
          <w:bCs/>
          <w:color w:val="000000"/>
        </w:rPr>
        <w:t xml:space="preserve">Overall effect of the pandemic on </w:t>
      </w:r>
      <w:r w:rsidR="00BE4331">
        <w:rPr>
          <w:rFonts w:ascii="Times" w:hAnsi="Times"/>
          <w:b/>
          <w:bCs/>
          <w:color w:val="000000"/>
        </w:rPr>
        <w:t xml:space="preserve">the </w:t>
      </w:r>
      <w:r w:rsidRPr="005C7281">
        <w:rPr>
          <w:rFonts w:ascii="Times" w:hAnsi="Times"/>
          <w:b/>
          <w:bCs/>
          <w:color w:val="000000"/>
        </w:rPr>
        <w:t xml:space="preserve">gender gap in </w:t>
      </w:r>
      <w:r w:rsidR="00BE4331">
        <w:rPr>
          <w:rFonts w:ascii="Times" w:hAnsi="Times"/>
          <w:b/>
          <w:bCs/>
          <w:color w:val="000000"/>
        </w:rPr>
        <w:t xml:space="preserve">research </w:t>
      </w:r>
      <w:r w:rsidRPr="005C7281">
        <w:rPr>
          <w:rFonts w:ascii="Times" w:hAnsi="Times"/>
          <w:b/>
          <w:bCs/>
          <w:color w:val="000000"/>
        </w:rPr>
        <w:t>productivity.</w:t>
      </w:r>
      <w:r w:rsidRPr="005C7281">
        <w:rPr>
          <w:rFonts w:ascii="Times" w:hAnsi="Times"/>
          <w:color w:val="000000"/>
        </w:rPr>
        <w:t xml:space="preserve"> </w:t>
      </w:r>
      <w:r w:rsidRPr="005C7281">
        <w:rPr>
          <w:rFonts w:ascii="Times" w:hAnsi="Times"/>
        </w:rPr>
        <w:t xml:space="preserve">Orchard plot showing all </w:t>
      </w:r>
      <w:r w:rsidR="005D1B6A" w:rsidRPr="005C7281">
        <w:rPr>
          <w:rFonts w:ascii="Times" w:hAnsi="Times"/>
        </w:rPr>
        <w:t>130</w:t>
      </w:r>
      <w:r w:rsidRPr="005C7281">
        <w:rPr>
          <w:rFonts w:ascii="Times" w:hAnsi="Times"/>
        </w:rPr>
        <w:t xml:space="preserve"> effect sizes (points) and the </w:t>
      </w:r>
      <w:r w:rsidR="00B96698">
        <w:rPr>
          <w:rFonts w:ascii="Times" w:hAnsi="Times"/>
        </w:rPr>
        <w:t>precision with which they were measured</w:t>
      </w:r>
      <w:r w:rsidR="00B96698" w:rsidRPr="005C7281">
        <w:rPr>
          <w:rFonts w:ascii="Times" w:hAnsi="Times"/>
        </w:rPr>
        <w:t xml:space="preserve"> </w:t>
      </w:r>
      <w:r w:rsidRPr="005C7281">
        <w:rPr>
          <w:rFonts w:ascii="Times" w:hAnsi="Times"/>
        </w:rPr>
        <w:t>(point size)</w:t>
      </w:r>
      <w:r w:rsidR="007B3E35">
        <w:rPr>
          <w:rFonts w:ascii="Times" w:hAnsi="Times"/>
        </w:rPr>
        <w:t xml:space="preserve">. The plot shows </w:t>
      </w:r>
      <w:r w:rsidRPr="005C7281">
        <w:rPr>
          <w:rFonts w:ascii="Times" w:hAnsi="Times"/>
        </w:rPr>
        <w:t xml:space="preserve">the mean effect size (darker coloured point outlined </w:t>
      </w:r>
      <w:r w:rsidR="007B3E35">
        <w:rPr>
          <w:rFonts w:ascii="Times" w:hAnsi="Times"/>
        </w:rPr>
        <w:t xml:space="preserve">in </w:t>
      </w:r>
      <w:r w:rsidRPr="005C7281">
        <w:rPr>
          <w:rFonts w:ascii="Times" w:hAnsi="Times"/>
        </w:rPr>
        <w:t>black and vertically centred), the 95% confidence interval (horizontal thick black bar)</w:t>
      </w:r>
      <w:r w:rsidR="007B3E35">
        <w:rPr>
          <w:rFonts w:ascii="Times" w:hAnsi="Times"/>
        </w:rPr>
        <w:t>,</w:t>
      </w:r>
      <w:r w:rsidRPr="005C7281">
        <w:rPr>
          <w:rFonts w:ascii="Times" w:hAnsi="Times"/>
        </w:rPr>
        <w:t xml:space="preserve"> the 95% prediction interval of the expected spread of effect sizes based on between-study variance (horizontal thin black bar)</w:t>
      </w:r>
      <w:r w:rsidR="003618B7">
        <w:rPr>
          <w:rFonts w:ascii="Times" w:hAnsi="Times"/>
        </w:rPr>
        <w:t xml:space="preserve"> and is centred at 0 (vertical dashed line). </w:t>
      </w:r>
      <w:r w:rsidR="00B96698">
        <w:rPr>
          <w:rFonts w:ascii="Times" w:hAnsi="Times"/>
        </w:rPr>
        <w:t xml:space="preserve">Points are spread vertically for presentation reasons to </w:t>
      </w:r>
      <w:r w:rsidR="00B96698">
        <w:rPr>
          <w:rFonts w:ascii="Times" w:hAnsi="Times"/>
        </w:rPr>
        <w:lastRenderedPageBreak/>
        <w:t xml:space="preserve">reduce overlap. </w:t>
      </w:r>
      <w:r w:rsidR="001B560D">
        <w:rPr>
          <w:rFonts w:ascii="Times" w:hAnsi="Times"/>
        </w:rPr>
        <w:t>The total number of effect sizes, k, and the number of studies from which they were calculated from is indicated inside the brackets.</w:t>
      </w:r>
    </w:p>
    <w:p w14:paraId="5B9F5E4C" w14:textId="77777777" w:rsidR="002D36F8" w:rsidRPr="00EF7B54" w:rsidRDefault="002D36F8" w:rsidP="002D36F8">
      <w:pPr>
        <w:pStyle w:val="Heading3"/>
        <w:rPr>
          <w:rFonts w:ascii="Times" w:hAnsi="Times"/>
          <w:sz w:val="32"/>
          <w:szCs w:val="32"/>
        </w:rPr>
      </w:pPr>
      <w:bookmarkStart w:id="5" w:name="_h1byee9ox55q" w:colFirst="0" w:colLast="0"/>
      <w:bookmarkEnd w:id="5"/>
      <w:r>
        <w:rPr>
          <w:rFonts w:ascii="Times" w:hAnsi="Times"/>
          <w:sz w:val="32"/>
          <w:szCs w:val="32"/>
        </w:rPr>
        <w:t>Does</w:t>
      </w:r>
      <w:r w:rsidRPr="006D417D">
        <w:rPr>
          <w:rFonts w:ascii="Times" w:hAnsi="Times"/>
          <w:sz w:val="32"/>
          <w:szCs w:val="32"/>
        </w:rPr>
        <w:t xml:space="preserve"> </w:t>
      </w:r>
      <w:r>
        <w:rPr>
          <w:rFonts w:ascii="Times" w:hAnsi="Times"/>
          <w:sz w:val="32"/>
          <w:szCs w:val="32"/>
        </w:rPr>
        <w:t>the gender gap change depending on how it was measured</w:t>
      </w:r>
      <w:r w:rsidRPr="006D417D">
        <w:rPr>
          <w:rFonts w:ascii="Times" w:hAnsi="Times"/>
          <w:sz w:val="32"/>
          <w:szCs w:val="32"/>
        </w:rPr>
        <w:t>?</w:t>
      </w:r>
    </w:p>
    <w:p w14:paraId="1766B479" w14:textId="52A9FDBE" w:rsidR="00E16B0F" w:rsidRDefault="00722799">
      <w:pPr>
        <w:rPr>
          <w:rFonts w:ascii="Times" w:hAnsi="Times"/>
        </w:rPr>
      </w:pPr>
      <w:r w:rsidRPr="00722799">
        <w:rPr>
          <w:rFonts w:ascii="Times" w:hAnsi="Times"/>
        </w:rPr>
        <w:t>The change in research productivity can be measured from survey responses (survey</w:t>
      </w:r>
      <w:r w:rsidR="00810CDE">
        <w:rPr>
          <w:rFonts w:ascii="Times" w:hAnsi="Times"/>
        </w:rPr>
        <w:t>-</w:t>
      </w:r>
      <w:r w:rsidRPr="00722799">
        <w:rPr>
          <w:rFonts w:ascii="Times" w:hAnsi="Times"/>
        </w:rPr>
        <w:t xml:space="preserve">studies, </w:t>
      </w:r>
      <w:r w:rsidR="00EE2B72">
        <w:rPr>
          <w:rFonts w:ascii="Times" w:hAnsi="Times"/>
        </w:rPr>
        <w:t xml:space="preserve">N = </w:t>
      </w:r>
      <w:r w:rsidRPr="00722799">
        <w:rPr>
          <w:rFonts w:ascii="Times" w:hAnsi="Times"/>
        </w:rPr>
        <w:t xml:space="preserve">23 effect sizes) or from the number of articles submitted or published (article-studies, </w:t>
      </w:r>
      <w:r w:rsidR="00EE2B72">
        <w:rPr>
          <w:rFonts w:ascii="Times" w:hAnsi="Times"/>
        </w:rPr>
        <w:t>N =</w:t>
      </w:r>
      <w:r w:rsidRPr="00722799">
        <w:rPr>
          <w:rFonts w:ascii="Times" w:hAnsi="Times"/>
        </w:rPr>
        <w:t>107).</w:t>
      </w:r>
      <w:r>
        <w:rPr>
          <w:rFonts w:ascii="Times" w:hAnsi="Times"/>
        </w:rPr>
        <w:t xml:space="preserve"> </w:t>
      </w:r>
      <w:r w:rsidR="001A4727" w:rsidRPr="006D417D">
        <w:rPr>
          <w:rFonts w:ascii="Times" w:hAnsi="Times"/>
        </w:rPr>
        <w:t>The degree of increase in the gender gap caused by the pandemic differed according to the type of research productivity measured (</w:t>
      </w:r>
      <w:r w:rsidR="007D5813" w:rsidRPr="00B21DFA">
        <w:rPr>
          <w:rFonts w:ascii="Times" w:hAnsi="Times" w:cs="Arial"/>
        </w:rPr>
        <w:t>QM</w:t>
      </w:r>
      <w:r w:rsidR="001D449D">
        <w:rPr>
          <w:rFonts w:ascii="Times" w:hAnsi="Times" w:cs="Arial"/>
        </w:rPr>
        <w:t xml:space="preserve"> </w:t>
      </w:r>
      <w:r w:rsidR="007D5813" w:rsidRPr="00B21DFA">
        <w:rPr>
          <w:rFonts w:ascii="Times" w:hAnsi="Times" w:cs="Arial"/>
        </w:rPr>
        <w:t>(</w:t>
      </w:r>
      <w:proofErr w:type="spellStart"/>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001A4727" w:rsidRPr="006D417D">
        <w:rPr>
          <w:rFonts w:ascii="Times" w:hAnsi="Times"/>
        </w:rPr>
        <w:t>, Fig. 2). Studies measuring changes to research productivity during the pandemic based on surveys detected a larger overall effect (-0.19</w:t>
      </w:r>
      <w:r w:rsidR="00975FC9">
        <w:rPr>
          <w:rFonts w:ascii="Times" w:hAnsi="Times"/>
        </w:rPr>
        <w:t>2</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2</w:t>
      </w:r>
      <w:r w:rsidR="00975FC9">
        <w:rPr>
          <w:rFonts w:ascii="Times" w:hAnsi="Times"/>
        </w:rPr>
        <w:t>72</w:t>
      </w:r>
      <w:r w:rsidR="001A4727" w:rsidRPr="006D417D">
        <w:rPr>
          <w:rFonts w:ascii="Times" w:hAnsi="Times"/>
        </w:rPr>
        <w:t xml:space="preserve"> to -0.1</w:t>
      </w:r>
      <w:r w:rsidR="00975FC9">
        <w:rPr>
          <w:rFonts w:ascii="Times" w:hAnsi="Times"/>
        </w:rPr>
        <w:t>1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41, </w:t>
      </w:r>
      <w:r w:rsidR="00E81799">
        <w:rPr>
          <w:rFonts w:ascii="Times" w:hAnsi="Times"/>
        </w:rPr>
        <w:t>p &lt;</w:t>
      </w:r>
      <w:r w:rsidR="001A4727" w:rsidRPr="006D417D">
        <w:rPr>
          <w:rFonts w:ascii="Times" w:hAnsi="Times"/>
        </w:rPr>
        <w:t xml:space="preserve"> 0.001) than studies that compared the number of articles published (-0.04</w:t>
      </w:r>
      <w:r w:rsidR="00975FC9">
        <w:rPr>
          <w:rFonts w:ascii="Times" w:hAnsi="Times"/>
        </w:rPr>
        <w:t>7</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8</w:t>
      </w:r>
      <w:r w:rsidR="00975FC9">
        <w:rPr>
          <w:rFonts w:ascii="Times" w:hAnsi="Times"/>
        </w:rPr>
        <w:t>5</w:t>
      </w:r>
      <w:r w:rsidR="001A4727" w:rsidRPr="006D417D">
        <w:rPr>
          <w:rFonts w:ascii="Times" w:hAnsi="Times"/>
        </w:rPr>
        <w:t xml:space="preserve"> to -0.00</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1</w:t>
      </w:r>
      <w:r w:rsidR="00975FC9">
        <w:rPr>
          <w:rFonts w:ascii="Times" w:hAnsi="Times"/>
        </w:rPr>
        <w:t>7</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975FC9">
        <w:rPr>
          <w:rFonts w:ascii="Times" w:hAnsi="Times"/>
        </w:rPr>
        <w:t>20</w:t>
      </w:r>
      <w:r w:rsidR="001A4727" w:rsidRPr="006D417D">
        <w:rPr>
          <w:rFonts w:ascii="Times" w:hAnsi="Times"/>
        </w:rPr>
        <w:t>) or submitted (-0.0</w:t>
      </w:r>
      <w:r w:rsidR="002A244B">
        <w:rPr>
          <w:rFonts w:ascii="Times" w:hAnsi="Times"/>
        </w:rPr>
        <w:t>5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w:t>
      </w:r>
      <w:r w:rsidR="00975FC9">
        <w:rPr>
          <w:rFonts w:ascii="Times" w:hAnsi="Times"/>
        </w:rPr>
        <w:t>87</w:t>
      </w:r>
      <w:r w:rsidR="001A4727" w:rsidRPr="006D417D">
        <w:rPr>
          <w:rFonts w:ascii="Times" w:hAnsi="Times"/>
        </w:rPr>
        <w:t xml:space="preserve"> to -0.01</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975FC9">
        <w:rPr>
          <w:rFonts w:ascii="Times" w:hAnsi="Times"/>
        </w:rPr>
        <w:t>0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1</w:t>
      </w:r>
      <w:r w:rsidR="00975FC9">
        <w:rPr>
          <w:rFonts w:ascii="Times" w:hAnsi="Times"/>
        </w:rPr>
        <w:t>7</w:t>
      </w:r>
      <w:r w:rsidR="001A4727"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5C938F09" w14:textId="725F524D" w:rsidR="00E16B0F" w:rsidRPr="006D417D" w:rsidRDefault="003618B7" w:rsidP="00E16B0F">
      <w:pPr>
        <w:rPr>
          <w:rFonts w:ascii="Times" w:hAnsi="Times"/>
        </w:rPr>
      </w:pPr>
      <w:r>
        <w:rPr>
          <w:rFonts w:ascii="Times" w:hAnsi="Times"/>
          <w:noProof/>
        </w:rPr>
        <w:drawing>
          <wp:inline distT="0" distB="0" distL="0" distR="0" wp14:anchorId="4DE548C9" wp14:editId="7B78D3B2">
            <wp:extent cx="5971540" cy="5971540"/>
            <wp:effectExtent l="0" t="0" r="0" b="0"/>
            <wp:docPr id="4" name="Picture 4" descr="A picture containing text, screenshot, flower, pur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flower, purp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1540" cy="5971540"/>
                    </a:xfrm>
                    <a:prstGeom prst="rect">
                      <a:avLst/>
                    </a:prstGeom>
                  </pic:spPr>
                </pic:pic>
              </a:graphicData>
            </a:graphic>
          </wp:inline>
        </w:drawing>
      </w:r>
    </w:p>
    <w:p w14:paraId="0DAED461" w14:textId="4FE3CD08" w:rsidR="00DA155D" w:rsidRPr="00EF7B54" w:rsidRDefault="00E16B0F" w:rsidP="00E16B0F">
      <w:pPr>
        <w:rPr>
          <w:rFonts w:ascii="Times" w:hAnsi="Times"/>
        </w:rPr>
      </w:pPr>
      <w:r w:rsidRPr="0054519F">
        <w:rPr>
          <w:rFonts w:ascii="Times" w:hAnsi="Times"/>
          <w:b/>
          <w:bCs/>
        </w:rPr>
        <w:t xml:space="preserve">Figure 2. </w:t>
      </w:r>
      <w:r w:rsidR="00BE4331" w:rsidRPr="0054519F">
        <w:rPr>
          <w:rFonts w:ascii="Times" w:hAnsi="Times"/>
          <w:b/>
          <w:bCs/>
          <w:color w:val="000000"/>
        </w:rPr>
        <w:t xml:space="preserve">Effect of the pandemic on the gender gap in research productivity for three different measures of </w:t>
      </w:r>
      <w:r w:rsidRPr="0054519F">
        <w:rPr>
          <w:rFonts w:ascii="Times" w:hAnsi="Times"/>
          <w:b/>
          <w:bCs/>
          <w:color w:val="000000"/>
        </w:rPr>
        <w:t>productivity.</w:t>
      </w:r>
      <w:r w:rsidRPr="0054519F">
        <w:rPr>
          <w:rFonts w:ascii="Times" w:hAnsi="Times"/>
          <w:color w:val="000000"/>
        </w:rPr>
        <w:t xml:space="preserve"> </w:t>
      </w:r>
      <w:r w:rsidRPr="0054519F">
        <w:rPr>
          <w:rFonts w:ascii="Times" w:hAnsi="Times"/>
        </w:rPr>
        <w:t xml:space="preserve">Orchard plots comparing the distribution of effect sizes (points) and the </w:t>
      </w:r>
      <w:r w:rsidR="005464CB">
        <w:rPr>
          <w:rFonts w:ascii="Times" w:hAnsi="Times"/>
        </w:rPr>
        <w:t>precision with which they were measured</w:t>
      </w:r>
      <w:r w:rsidR="005464CB" w:rsidRPr="0054519F">
        <w:rPr>
          <w:rFonts w:ascii="Times" w:hAnsi="Times"/>
        </w:rPr>
        <w:t xml:space="preserve"> </w:t>
      </w:r>
      <w:r w:rsidRPr="0054519F">
        <w:rPr>
          <w:rFonts w:ascii="Times" w:hAnsi="Times"/>
        </w:rPr>
        <w:t xml:space="preserve">(point size) </w:t>
      </w:r>
      <w:r w:rsidR="00BE4331" w:rsidRPr="0054519F">
        <w:rPr>
          <w:rFonts w:ascii="Times" w:hAnsi="Times"/>
        </w:rPr>
        <w:t xml:space="preserve">when the measure of </w:t>
      </w:r>
      <w:r w:rsidRPr="0054519F">
        <w:rPr>
          <w:rFonts w:ascii="Times" w:hAnsi="Times"/>
        </w:rPr>
        <w:t>research productivity</w:t>
      </w:r>
      <w:r w:rsidR="00BE4331" w:rsidRPr="0054519F">
        <w:rPr>
          <w:rFonts w:ascii="Times" w:hAnsi="Times"/>
        </w:rPr>
        <w:t xml:space="preserve"> is based on responses to surveys (top), number of publications (middle), and number of </w:t>
      </w:r>
      <w:r w:rsidR="0054519F" w:rsidRPr="0054519F">
        <w:rPr>
          <w:rFonts w:ascii="Times" w:hAnsi="Times"/>
        </w:rPr>
        <w:t xml:space="preserve">submissions (bottom). Each plot shows </w:t>
      </w:r>
      <w:r w:rsidRPr="0054519F">
        <w:rPr>
          <w:rFonts w:ascii="Times" w:hAnsi="Times"/>
        </w:rPr>
        <w:t xml:space="preserve">the mean effect size (darker coloured point outlined </w:t>
      </w:r>
      <w:r w:rsidR="007B3E35">
        <w:rPr>
          <w:rFonts w:ascii="Times" w:hAnsi="Times"/>
        </w:rPr>
        <w:t xml:space="preserve">in </w:t>
      </w:r>
      <w:r w:rsidRPr="0054519F">
        <w:rPr>
          <w:rFonts w:ascii="Times" w:hAnsi="Times"/>
        </w:rPr>
        <w:t>black and vertically centred), the 95% confidence interval (horizontal thick black bar)</w:t>
      </w:r>
      <w:r w:rsidR="0054519F" w:rsidRPr="0054519F">
        <w:rPr>
          <w:rFonts w:ascii="Times" w:hAnsi="Times"/>
        </w:rPr>
        <w:t>,</w:t>
      </w:r>
      <w:r w:rsidRPr="0054519F">
        <w:rPr>
          <w:rFonts w:ascii="Times" w:hAnsi="Times"/>
        </w:rPr>
        <w:t xml:space="preserve"> the 95% prediction interval of the expected spread of effect sizes based on between-study variance (horizontal thin black bar)</w:t>
      </w:r>
      <w:r w:rsidR="003618B7">
        <w:rPr>
          <w:rFonts w:ascii="Times" w:hAnsi="Times"/>
        </w:rPr>
        <w:t xml:space="preserve"> and is centred at 0 (vertical dashed line)</w:t>
      </w:r>
      <w:r w:rsidRPr="0054519F">
        <w:rPr>
          <w:rFonts w:ascii="Times" w:hAnsi="Times"/>
        </w:rPr>
        <w:t xml:space="preserve">. </w:t>
      </w:r>
      <w:r w:rsidR="005464CB">
        <w:rPr>
          <w:rFonts w:ascii="Times" w:hAnsi="Times"/>
        </w:rPr>
        <w:t xml:space="preserve">Within each category, points are spread vertically for presentation reasons to reduce overlap. </w:t>
      </w:r>
      <w:r w:rsidR="001B560D">
        <w:rPr>
          <w:rFonts w:ascii="Times" w:hAnsi="Times"/>
        </w:rPr>
        <w:t>The total number of effect sizes for each subgroup, k, and the number of studies from which they were calculated from is indicated inside the brackets.</w:t>
      </w:r>
    </w:p>
    <w:p w14:paraId="7A59D203" w14:textId="74107B4C" w:rsidR="00DA155D" w:rsidRPr="006D417D" w:rsidRDefault="001A4727">
      <w:pPr>
        <w:pStyle w:val="Heading3"/>
        <w:rPr>
          <w:rFonts w:ascii="Times" w:hAnsi="Times"/>
          <w:sz w:val="32"/>
          <w:szCs w:val="32"/>
        </w:rPr>
      </w:pPr>
      <w:bookmarkStart w:id="6" w:name="_usir87ix4bxm" w:colFirst="0" w:colLast="0"/>
      <w:bookmarkEnd w:id="6"/>
      <w:r w:rsidRPr="006D417D">
        <w:rPr>
          <w:rFonts w:ascii="Times" w:hAnsi="Times"/>
          <w:sz w:val="32"/>
          <w:szCs w:val="32"/>
        </w:rPr>
        <w:lastRenderedPageBreak/>
        <w:t xml:space="preserve">Has the pandemic affected women differently across research fields? </w:t>
      </w:r>
    </w:p>
    <w:p w14:paraId="7963488D" w14:textId="63A24BB3" w:rsidR="00E16B0F" w:rsidRDefault="00722799">
      <w:pPr>
        <w:rPr>
          <w:rFonts w:ascii="Times" w:hAnsi="Times"/>
        </w:rPr>
      </w:pPr>
      <w:r>
        <w:rPr>
          <w:rFonts w:ascii="Times" w:hAnsi="Times"/>
        </w:rPr>
        <w:t xml:space="preserve">For effect sizes from </w:t>
      </w:r>
      <w:r w:rsidR="00810CDE">
        <w:rPr>
          <w:rFonts w:ascii="Times" w:hAnsi="Times"/>
        </w:rPr>
        <w:t>article-studies</w:t>
      </w:r>
      <w:r>
        <w:rPr>
          <w:rFonts w:ascii="Times" w:hAnsi="Times"/>
        </w:rPr>
        <w:t xml:space="preserve"> grouped by research field (</w:t>
      </w:r>
      <w:r w:rsidRPr="00722799">
        <w:rPr>
          <w:rFonts w:ascii="Times" w:hAnsi="Times"/>
        </w:rPr>
        <w:t>N = 107</w:t>
      </w:r>
      <w:r>
        <w:rPr>
          <w:rFonts w:ascii="Times" w:hAnsi="Times"/>
        </w:rPr>
        <w:t>), w</w:t>
      </w:r>
      <w:r w:rsidR="001A4727" w:rsidRPr="006D417D">
        <w:rPr>
          <w:rFonts w:ascii="Times" w:hAnsi="Times"/>
        </w:rPr>
        <w:t>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001A4727" w:rsidRPr="006D417D">
        <w:rPr>
          <w:rFonts w:ascii="Times" w:hAnsi="Times"/>
        </w:rPr>
        <w:t>)=</w:t>
      </w:r>
      <w:proofErr w:type="gramEnd"/>
      <w:r w:rsidR="001A4727" w:rsidRPr="006D417D">
        <w:rPr>
          <w:rFonts w:ascii="Times" w:hAnsi="Times"/>
        </w:rPr>
        <w:t xml:space="preserve"> </w:t>
      </w:r>
      <w:r w:rsidR="007D5813" w:rsidRPr="007D5813">
        <w:rPr>
          <w:rFonts w:ascii="Times" w:hAnsi="Times"/>
        </w:rPr>
        <w:t>21.96</w:t>
      </w:r>
      <w:r w:rsidR="007D5813">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w:t>
      </w:r>
      <w:r w:rsidR="007D5813" w:rsidRPr="006D417D">
        <w:rPr>
          <w:rFonts w:ascii="Times" w:hAnsi="Times"/>
        </w:rPr>
        <w:t>0.</w:t>
      </w:r>
      <w:r w:rsidR="007D5813">
        <w:rPr>
          <w:rFonts w:ascii="Times" w:hAnsi="Times"/>
        </w:rPr>
        <w:t>001</w:t>
      </w:r>
      <w:r w:rsidR="001A4727" w:rsidRPr="006D417D">
        <w:rPr>
          <w:rFonts w:ascii="Times" w:hAnsi="Times"/>
        </w:rPr>
        <w:t xml:space="preserve">, Fig. 3). When considering research fields individually, </w:t>
      </w:r>
      <w:r w:rsidR="00233558">
        <w:rPr>
          <w:rFonts w:ascii="Times" w:hAnsi="Times"/>
        </w:rPr>
        <w:t>social sciences</w:t>
      </w:r>
      <w:r w:rsidR="001A4727" w:rsidRPr="006D417D">
        <w:rPr>
          <w:rFonts w:ascii="Times" w:hAnsi="Times"/>
        </w:rPr>
        <w:t xml:space="preserve"> showed the greatest increases in the academic productivity gender gap during the pandemic (-0.</w:t>
      </w:r>
      <w:r w:rsidR="00233558">
        <w:rPr>
          <w:rFonts w:ascii="Times" w:hAnsi="Times"/>
        </w:rPr>
        <w:t>084</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1</w:t>
      </w:r>
      <w:r w:rsidR="00233558">
        <w:rPr>
          <w:rFonts w:ascii="Times" w:hAnsi="Times"/>
        </w:rPr>
        <w:t>43</w:t>
      </w:r>
      <w:r w:rsidR="001A4727" w:rsidRPr="006D417D">
        <w:rPr>
          <w:rFonts w:ascii="Times" w:hAnsi="Times"/>
        </w:rPr>
        <w:t xml:space="preserve"> to -0.0</w:t>
      </w:r>
      <w:r w:rsidR="00233558">
        <w:rPr>
          <w:rFonts w:ascii="Times" w:hAnsi="Times"/>
        </w:rPr>
        <w:t>24</w:t>
      </w:r>
      <w:r w:rsidR="001A4727" w:rsidRPr="006D417D">
        <w:rPr>
          <w:rFonts w:ascii="Times" w:hAnsi="Times"/>
        </w:rPr>
        <w:t xml:space="preserve">, </w:t>
      </w:r>
      <w:r w:rsidR="00E81799">
        <w:rPr>
          <w:rFonts w:ascii="Times" w:hAnsi="Times"/>
        </w:rPr>
        <w:t>SE =</w:t>
      </w:r>
      <w:r w:rsidR="001A4727" w:rsidRPr="006D417D">
        <w:rPr>
          <w:rFonts w:ascii="Times" w:hAnsi="Times"/>
        </w:rPr>
        <w:t xml:space="preserve"> 0.03</w:t>
      </w:r>
      <w:r w:rsidR="0010568B">
        <w:rPr>
          <w:rFonts w:ascii="Times" w:hAnsi="Times"/>
        </w:rPr>
        <w:t>0</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1B550D">
        <w:rPr>
          <w:rFonts w:ascii="Times" w:hAnsi="Times"/>
        </w:rPr>
        <w:t>0</w:t>
      </w:r>
      <w:r w:rsidR="0010568B">
        <w:rPr>
          <w:rFonts w:ascii="Times" w:hAnsi="Times"/>
        </w:rPr>
        <w:t>6</w:t>
      </w:r>
      <w:r w:rsidR="001A4727" w:rsidRPr="006D417D">
        <w:rPr>
          <w:rFonts w:ascii="Times" w:hAnsi="Times"/>
        </w:rPr>
        <w:t xml:space="preserve">), followed by </w:t>
      </w:r>
      <w:r w:rsidR="00233558">
        <w:rPr>
          <w:rFonts w:ascii="Times" w:hAnsi="Times"/>
        </w:rPr>
        <w:t xml:space="preserve">medicine </w:t>
      </w:r>
      <w:r w:rsidR="001A4727" w:rsidRPr="006D417D">
        <w:rPr>
          <w:rFonts w:ascii="Times" w:hAnsi="Times"/>
        </w:rPr>
        <w:t>(-0.0</w:t>
      </w:r>
      <w:r w:rsidR="0010568B">
        <w:rPr>
          <w:rFonts w:ascii="Times" w:hAnsi="Times"/>
        </w:rPr>
        <w:t>6</w:t>
      </w:r>
      <w:r w:rsidR="009A0A4F">
        <w:rPr>
          <w:rFonts w:ascii="Times" w:hAnsi="Times"/>
        </w:rPr>
        <w:t>6</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w:t>
      </w:r>
      <w:r w:rsidR="001B550D">
        <w:rPr>
          <w:rFonts w:ascii="Times" w:hAnsi="Times"/>
        </w:rPr>
        <w:t>1</w:t>
      </w:r>
      <w:r w:rsidR="0010568B">
        <w:rPr>
          <w:rFonts w:ascii="Times" w:hAnsi="Times"/>
        </w:rPr>
        <w:t>02</w:t>
      </w:r>
      <w:r w:rsidR="001A4727" w:rsidRPr="006D417D">
        <w:rPr>
          <w:rFonts w:ascii="Times" w:hAnsi="Times"/>
        </w:rPr>
        <w:t xml:space="preserve"> to </w:t>
      </w:r>
      <w:r w:rsidR="001B550D">
        <w:rPr>
          <w:rFonts w:ascii="Times" w:hAnsi="Times"/>
        </w:rPr>
        <w:t>-</w:t>
      </w:r>
      <w:r w:rsidR="001A4727" w:rsidRPr="006D417D">
        <w:rPr>
          <w:rFonts w:ascii="Times" w:hAnsi="Times"/>
        </w:rPr>
        <w:t>0.0</w:t>
      </w:r>
      <w:r w:rsidR="0010568B">
        <w:rPr>
          <w:rFonts w:ascii="Times" w:hAnsi="Times"/>
        </w:rPr>
        <w:t>29</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10568B">
        <w:rPr>
          <w:rFonts w:ascii="Times" w:hAnsi="Times"/>
        </w:rPr>
        <w:t>19</w:t>
      </w:r>
      <w:r w:rsidR="001A4727" w:rsidRPr="006D417D">
        <w:rPr>
          <w:rFonts w:ascii="Times" w:hAnsi="Times"/>
        </w:rPr>
        <w:t xml:space="preserve">, </w:t>
      </w:r>
      <w:r w:rsidR="00E81799">
        <w:rPr>
          <w:rFonts w:ascii="Times" w:hAnsi="Times"/>
        </w:rPr>
        <w:t xml:space="preserve">p </w:t>
      </w:r>
      <w:r w:rsidR="0010568B">
        <w:rPr>
          <w:rFonts w:ascii="Times" w:hAnsi="Times"/>
        </w:rPr>
        <w:t>&lt;</w:t>
      </w:r>
      <w:r w:rsidR="001A4727" w:rsidRPr="006D417D">
        <w:rPr>
          <w:rFonts w:ascii="Times" w:hAnsi="Times"/>
        </w:rPr>
        <w:t xml:space="preserve"> 0.</w:t>
      </w:r>
      <w:r w:rsidR="001B550D">
        <w:rPr>
          <w:rFonts w:ascii="Times" w:hAnsi="Times"/>
        </w:rPr>
        <w:t>001</w:t>
      </w:r>
      <w:r w:rsidR="001A4727" w:rsidRPr="006D417D">
        <w:rPr>
          <w:rFonts w:ascii="Times" w:hAnsi="Times"/>
        </w:rPr>
        <w:t>)</w:t>
      </w:r>
      <w:r w:rsidR="0010568B">
        <w:rPr>
          <w:rFonts w:ascii="Times" w:hAnsi="Times"/>
        </w:rPr>
        <w:t xml:space="preserve">. </w:t>
      </w:r>
      <w:r w:rsidR="001A4727"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5</w:t>
      </w:r>
      <w:r w:rsidR="0010568B" w:rsidRPr="006D417D">
        <w:rPr>
          <w:rFonts w:ascii="Times" w:hAnsi="Times"/>
        </w:rPr>
        <w:t xml:space="preserve"> to 0.0</w:t>
      </w:r>
      <w:r w:rsidR="0010568B">
        <w:rPr>
          <w:rFonts w:ascii="Times" w:hAnsi="Times"/>
        </w:rPr>
        <w:t>2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001A4727" w:rsidRPr="006D417D">
        <w:rPr>
          <w:rFonts w:ascii="Times" w:hAnsi="Times"/>
        </w:rPr>
        <w:t>biological sciences (</w:t>
      </w:r>
      <w:r w:rsidR="0010568B">
        <w:rPr>
          <w:rFonts w:ascii="Times" w:hAnsi="Times"/>
        </w:rPr>
        <w:t>-</w:t>
      </w:r>
      <w:r w:rsidR="001A4727" w:rsidRPr="006D417D">
        <w:rPr>
          <w:rFonts w:ascii="Times" w:hAnsi="Times"/>
        </w:rPr>
        <w:t>0.00</w:t>
      </w:r>
      <w:r w:rsidR="0010568B">
        <w:rPr>
          <w:rFonts w:ascii="Times" w:hAnsi="Times"/>
        </w:rPr>
        <w:t>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5</w:t>
      </w:r>
      <w:r w:rsidR="0010568B">
        <w:rPr>
          <w:rFonts w:ascii="Times" w:hAnsi="Times"/>
        </w:rPr>
        <w:t>7</w:t>
      </w:r>
      <w:r w:rsidR="001A4727" w:rsidRPr="006D417D">
        <w:rPr>
          <w:rFonts w:ascii="Times" w:hAnsi="Times"/>
        </w:rPr>
        <w:t xml:space="preserve"> to 0.0</w:t>
      </w:r>
      <w:r w:rsidR="0010568B">
        <w:rPr>
          <w:rFonts w:ascii="Times" w:hAnsi="Times"/>
        </w:rPr>
        <w:t>50</w:t>
      </w:r>
      <w:r w:rsidR="001A4727" w:rsidRPr="006D417D">
        <w:rPr>
          <w:rFonts w:ascii="Times" w:hAnsi="Times"/>
        </w:rPr>
        <w:t xml:space="preserve">, </w:t>
      </w:r>
      <w:r w:rsidR="00E81799">
        <w:rPr>
          <w:rFonts w:ascii="Times" w:hAnsi="Times"/>
        </w:rPr>
        <w:t>SE =</w:t>
      </w:r>
      <w:r w:rsidR="001A4727" w:rsidRPr="006D417D">
        <w:rPr>
          <w:rFonts w:ascii="Times" w:hAnsi="Times"/>
        </w:rPr>
        <w:t xml:space="preserve"> 0.02</w:t>
      </w:r>
      <w:r w:rsidR="0010568B">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0.</w:t>
      </w:r>
      <w:r w:rsidR="0010568B">
        <w:rPr>
          <w:rFonts w:ascii="Times" w:hAnsi="Times"/>
        </w:rPr>
        <w:t>902</w:t>
      </w:r>
      <w:r w:rsidR="001A4727" w:rsidRPr="006D417D">
        <w:rPr>
          <w:rFonts w:ascii="Times" w:hAnsi="Times"/>
        </w:rPr>
        <w:t>)</w:t>
      </w:r>
      <w:r w:rsidR="0054519F">
        <w:rPr>
          <w:rFonts w:ascii="Times" w:hAnsi="Times"/>
        </w:rPr>
        <w:t>,</w:t>
      </w:r>
      <w:r w:rsidR="0010568B">
        <w:rPr>
          <w:rFonts w:ascii="Times" w:hAnsi="Times"/>
        </w:rPr>
        <w:t xml:space="preserve"> or </w:t>
      </w:r>
      <w:r w:rsidR="0054519F">
        <w:rPr>
          <w:rFonts w:ascii="Times" w:hAnsi="Times"/>
        </w:rPr>
        <w:t>t</w:t>
      </w:r>
      <w:r w:rsidR="0010568B" w:rsidRPr="006D417D">
        <w:rPr>
          <w:rFonts w:ascii="Times" w:hAnsi="Times"/>
        </w:rPr>
        <w:t xml:space="preserve">echnology, </w:t>
      </w:r>
      <w:r w:rsidR="0054519F">
        <w:rPr>
          <w:rFonts w:ascii="Times" w:hAnsi="Times"/>
        </w:rPr>
        <w:t>e</w:t>
      </w:r>
      <w:r w:rsidR="0010568B" w:rsidRPr="006D417D">
        <w:rPr>
          <w:rFonts w:ascii="Times" w:hAnsi="Times"/>
        </w:rPr>
        <w:t xml:space="preserve">ngineering, </w:t>
      </w:r>
      <w:r w:rsidR="0054519F">
        <w:rPr>
          <w:rFonts w:ascii="Times" w:hAnsi="Times"/>
        </w:rPr>
        <w:t>m</w:t>
      </w:r>
      <w:r w:rsidR="0010568B" w:rsidRPr="006D417D">
        <w:rPr>
          <w:rFonts w:ascii="Times" w:hAnsi="Times"/>
        </w:rPr>
        <w:t xml:space="preserve">athematics, </w:t>
      </w:r>
      <w:proofErr w:type="gramStart"/>
      <w:r w:rsidR="0054519F">
        <w:rPr>
          <w:rFonts w:ascii="Times" w:hAnsi="Times"/>
        </w:rPr>
        <w:t>c</w:t>
      </w:r>
      <w:r w:rsidR="0010568B" w:rsidRPr="006D417D">
        <w:rPr>
          <w:rFonts w:ascii="Times" w:hAnsi="Times"/>
        </w:rPr>
        <w:t>hemistry</w:t>
      </w:r>
      <w:proofErr w:type="gramEnd"/>
      <w:r w:rsidR="0010568B" w:rsidRPr="006D417D">
        <w:rPr>
          <w:rFonts w:ascii="Times" w:hAnsi="Times"/>
        </w:rPr>
        <w:t xml:space="preserve"> and </w:t>
      </w:r>
      <w:r w:rsidR="0054519F">
        <w:rPr>
          <w:rFonts w:ascii="Times" w:hAnsi="Times"/>
        </w:rPr>
        <w:t>p</w:t>
      </w:r>
      <w:r w:rsidR="0010568B" w:rsidRPr="006D417D">
        <w:rPr>
          <w:rFonts w:ascii="Times" w:hAnsi="Times"/>
        </w:rPr>
        <w:t>hysic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r w:rsidR="00E16B0F">
        <w:rPr>
          <w:rFonts w:ascii="Times" w:hAnsi="Times"/>
        </w:rPr>
        <w:br w:type="page"/>
      </w:r>
    </w:p>
    <w:p w14:paraId="35F5AECB" w14:textId="1141A0BA" w:rsidR="00E16B0F" w:rsidRPr="006D417D" w:rsidRDefault="00757F79" w:rsidP="00E16B0F">
      <w:pPr>
        <w:widowControl w:val="0"/>
        <w:rPr>
          <w:rFonts w:ascii="Times" w:hAnsi="Times"/>
        </w:rPr>
      </w:pPr>
      <w:r>
        <w:rPr>
          <w:rFonts w:ascii="Times" w:hAnsi="Times"/>
          <w:noProof/>
        </w:rPr>
        <w:lastRenderedPageBreak/>
        <w:drawing>
          <wp:inline distT="0" distB="0" distL="0" distR="0" wp14:anchorId="1DBFB718" wp14:editId="03CA05CA">
            <wp:extent cx="5971540" cy="5971540"/>
            <wp:effectExtent l="0" t="0" r="0" b="0"/>
            <wp:docPr id="5" name="Picture 5"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map,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1540" cy="5971540"/>
                    </a:xfrm>
                    <a:prstGeom prst="rect">
                      <a:avLst/>
                    </a:prstGeom>
                  </pic:spPr>
                </pic:pic>
              </a:graphicData>
            </a:graphic>
          </wp:inline>
        </w:drawing>
      </w:r>
    </w:p>
    <w:p w14:paraId="0ED282B1" w14:textId="77777777" w:rsidR="00C06428" w:rsidRPr="006D417D" w:rsidRDefault="00C06428" w:rsidP="00C06428">
      <w:pPr>
        <w:rPr>
          <w:rFonts w:ascii="Times" w:hAnsi="Times"/>
        </w:rPr>
      </w:pPr>
    </w:p>
    <w:p w14:paraId="3F7C98B9" w14:textId="001BFDC7" w:rsidR="00DA155D" w:rsidRPr="007B3E35" w:rsidRDefault="00E16B0F">
      <w:pPr>
        <w:rPr>
          <w:rFonts w:ascii="Times" w:hAnsi="Times"/>
        </w:rPr>
      </w:pPr>
      <w:r w:rsidRPr="007B3E35">
        <w:rPr>
          <w:rFonts w:ascii="Times" w:hAnsi="Times"/>
          <w:b/>
          <w:bCs/>
        </w:rPr>
        <w:t>Figure 3.</w:t>
      </w:r>
      <w:r w:rsidRPr="007B3E35">
        <w:rPr>
          <w:rFonts w:ascii="Times" w:hAnsi="Times"/>
        </w:rPr>
        <w:t xml:space="preserve"> </w:t>
      </w:r>
      <w:r w:rsidR="007B3E35" w:rsidRPr="007B3E35">
        <w:rPr>
          <w:rFonts w:ascii="Times" w:hAnsi="Times"/>
          <w:b/>
          <w:bCs/>
          <w:color w:val="000000"/>
        </w:rPr>
        <w:t>Overall effect of the pandemic on the gender gap in research productivity for five research fields.</w:t>
      </w:r>
      <w:r w:rsidR="007B3E35" w:rsidRPr="007B3E35">
        <w:rPr>
          <w:rFonts w:ascii="Times" w:hAnsi="Times"/>
          <w:color w:val="000000"/>
        </w:rPr>
        <w:t xml:space="preserve"> </w:t>
      </w:r>
      <w:r w:rsidRPr="007B3E35">
        <w:rPr>
          <w:rFonts w:ascii="Times" w:hAnsi="Times"/>
          <w:color w:val="000000"/>
        </w:rPr>
        <w:t xml:space="preserve"> </w:t>
      </w:r>
      <w:r w:rsidRPr="007B3E35">
        <w:rPr>
          <w:rFonts w:ascii="Times" w:hAnsi="Times"/>
        </w:rPr>
        <w:t xml:space="preserve">Orchard plot comparing the distribution of effect sizes (points) and </w:t>
      </w:r>
      <w:r w:rsidR="005464CB" w:rsidRPr="0054519F">
        <w:rPr>
          <w:rFonts w:ascii="Times" w:hAnsi="Times"/>
        </w:rPr>
        <w:t xml:space="preserve">the </w:t>
      </w:r>
      <w:r w:rsidR="005464CB">
        <w:rPr>
          <w:rFonts w:ascii="Times" w:hAnsi="Times"/>
        </w:rPr>
        <w:t>precision with which they were measured</w:t>
      </w:r>
      <w:r w:rsidRPr="007B3E35">
        <w:rPr>
          <w:rFonts w:ascii="Times" w:hAnsi="Times"/>
        </w:rPr>
        <w:t xml:space="preserve"> (point sizes) </w:t>
      </w:r>
      <w:r w:rsidR="0054519F" w:rsidRPr="007B3E35">
        <w:rPr>
          <w:rFonts w:ascii="Times" w:hAnsi="Times"/>
        </w:rPr>
        <w:t xml:space="preserve">for five </w:t>
      </w:r>
      <w:r w:rsidRPr="007B3E35">
        <w:rPr>
          <w:rFonts w:ascii="Times" w:hAnsi="Times"/>
        </w:rPr>
        <w:t>research fields</w:t>
      </w:r>
      <w:r w:rsidR="0054519F" w:rsidRPr="007B3E35">
        <w:rPr>
          <w:rFonts w:ascii="Times" w:hAnsi="Times"/>
        </w:rPr>
        <w:t xml:space="preserve">. Each plot shows </w:t>
      </w:r>
      <w:r w:rsidRPr="007B3E35">
        <w:rPr>
          <w:rFonts w:ascii="Times" w:hAnsi="Times"/>
        </w:rPr>
        <w:t xml:space="preserve">the mean effect size (darker coloured point outlined </w:t>
      </w:r>
      <w:r w:rsidR="007B3E35" w:rsidRPr="007B3E35">
        <w:rPr>
          <w:rFonts w:ascii="Times" w:hAnsi="Times"/>
        </w:rPr>
        <w:t xml:space="preserve">in </w:t>
      </w:r>
      <w:r w:rsidRPr="007B3E35">
        <w:rPr>
          <w:rFonts w:ascii="Times" w:hAnsi="Times"/>
        </w:rPr>
        <w:t>black and vertically centred), the 95% confidence interval (horizontal thick black bar)</w:t>
      </w:r>
      <w:r w:rsidR="0054519F" w:rsidRPr="007B3E35">
        <w:rPr>
          <w:rFonts w:ascii="Times" w:hAnsi="Times"/>
        </w:rPr>
        <w:t>,</w:t>
      </w:r>
      <w:r w:rsidRPr="007B3E35">
        <w:rPr>
          <w:rFonts w:ascii="Times" w:hAnsi="Times"/>
        </w:rPr>
        <w:t xml:space="preserve"> the 95% prediction interval of the expected spread of effect sizes based on between-study variance (horizontal thin black bar)</w:t>
      </w:r>
      <w:r w:rsidR="003618B7">
        <w:rPr>
          <w:rFonts w:ascii="Times" w:hAnsi="Times"/>
        </w:rPr>
        <w:t xml:space="preserve"> and is centred at 0 (vertical dashed line)</w:t>
      </w:r>
      <w:r w:rsidRPr="007B3E35">
        <w:rPr>
          <w:rFonts w:ascii="Times" w:hAnsi="Times"/>
        </w:rPr>
        <w:t xml:space="preserve">. k =x(y), where x is the number of effect sizes and y is the number of studies. </w:t>
      </w:r>
      <w:r w:rsidR="0054519F" w:rsidRPr="007B3E35">
        <w:rPr>
          <w:rFonts w:ascii="Times" w:hAnsi="Times"/>
        </w:rPr>
        <w:t xml:space="preserve">TEMCP: technology, engineering, mathematics, </w:t>
      </w:r>
      <w:proofErr w:type="gramStart"/>
      <w:r w:rsidR="0054519F" w:rsidRPr="007B3E35">
        <w:rPr>
          <w:rFonts w:ascii="Times" w:hAnsi="Times"/>
        </w:rPr>
        <w:t>chemistry</w:t>
      </w:r>
      <w:proofErr w:type="gramEnd"/>
      <w:r w:rsidR="0054519F" w:rsidRPr="007B3E35">
        <w:rPr>
          <w:rFonts w:ascii="Times" w:hAnsi="Times"/>
        </w:rPr>
        <w:t xml:space="preserve"> and physics.</w:t>
      </w:r>
      <w:r w:rsidR="005464CB">
        <w:rPr>
          <w:rFonts w:ascii="Times" w:hAnsi="Times"/>
        </w:rPr>
        <w:t xml:space="preserve"> Within each category, points are spread vertically for presentation reasons to reduce overlap. </w:t>
      </w:r>
      <w:r w:rsidR="001B560D">
        <w:rPr>
          <w:rFonts w:ascii="Times" w:hAnsi="Times"/>
        </w:rPr>
        <w:t>The total number of effect sizes for each subgroup, k, and the number of studies from which they were calculated from is indicated inside the brackets.</w:t>
      </w:r>
    </w:p>
    <w:p w14:paraId="29FBBD09" w14:textId="2CC99261" w:rsidR="00DA155D" w:rsidRPr="006D417D" w:rsidRDefault="001A4727">
      <w:pPr>
        <w:pStyle w:val="Heading3"/>
        <w:rPr>
          <w:rFonts w:ascii="Times" w:hAnsi="Times"/>
          <w:sz w:val="32"/>
          <w:szCs w:val="32"/>
        </w:rPr>
      </w:pPr>
      <w:bookmarkStart w:id="7" w:name="_nfxx8jz5ocod" w:colFirst="0" w:colLast="0"/>
      <w:bookmarkEnd w:id="7"/>
      <w:r w:rsidRPr="007B3E35">
        <w:rPr>
          <w:rFonts w:ascii="Times" w:hAnsi="Times"/>
          <w:sz w:val="32"/>
          <w:szCs w:val="32"/>
        </w:rPr>
        <w:lastRenderedPageBreak/>
        <w:t xml:space="preserve">Has the pandemic exacerbated existing differences in gender </w:t>
      </w:r>
      <w:r w:rsidR="007D0954" w:rsidRPr="007B3E35">
        <w:rPr>
          <w:rFonts w:ascii="Times" w:hAnsi="Times"/>
          <w:sz w:val="32"/>
          <w:szCs w:val="32"/>
        </w:rPr>
        <w:t>disparity</w:t>
      </w:r>
      <w:r w:rsidRPr="007B3E35">
        <w:rPr>
          <w:rFonts w:ascii="Times" w:hAnsi="Times"/>
          <w:sz w:val="32"/>
          <w:szCs w:val="32"/>
        </w:rPr>
        <w:t>?</w:t>
      </w:r>
      <w:r w:rsidRPr="006D417D">
        <w:rPr>
          <w:rFonts w:ascii="Times" w:hAnsi="Times"/>
          <w:sz w:val="32"/>
          <w:szCs w:val="32"/>
        </w:rPr>
        <w:t xml:space="preserve"> </w:t>
      </w:r>
    </w:p>
    <w:p w14:paraId="618F4937" w14:textId="695AD15C" w:rsidR="00E16B0F" w:rsidRDefault="00722799">
      <w:pPr>
        <w:rPr>
          <w:rFonts w:ascii="Times" w:hAnsi="Times"/>
        </w:rPr>
      </w:pPr>
      <w:r w:rsidRPr="00722799">
        <w:rPr>
          <w:rFonts w:ascii="Times" w:hAnsi="Times"/>
        </w:rPr>
        <w:t>For the article-studies with available data (N</w:t>
      </w:r>
      <w:r>
        <w:rPr>
          <w:rFonts w:ascii="Times" w:hAnsi="Times"/>
        </w:rPr>
        <w:t xml:space="preserve"> </w:t>
      </w:r>
      <w:r w:rsidRPr="00722799">
        <w:rPr>
          <w:rFonts w:ascii="Times" w:hAnsi="Times"/>
        </w:rPr>
        <w:t>=</w:t>
      </w:r>
      <w:r>
        <w:rPr>
          <w:rFonts w:ascii="Times" w:hAnsi="Times"/>
        </w:rPr>
        <w:t xml:space="preserve"> </w:t>
      </w:r>
      <w:r w:rsidRPr="00722799">
        <w:rPr>
          <w:rFonts w:ascii="Times" w:hAnsi="Times"/>
        </w:rPr>
        <w:t xml:space="preserve">99), we recorded the number of female and male authors before the pandemic, as defined by the time-period sampled in the respective study and used this ratio as a proxy for </w:t>
      </w:r>
      <w:r w:rsidR="001B560D">
        <w:rPr>
          <w:rFonts w:ascii="Times" w:hAnsi="Times"/>
        </w:rPr>
        <w:t xml:space="preserve">the </w:t>
      </w:r>
      <w:r w:rsidRPr="00722799">
        <w:rPr>
          <w:rFonts w:ascii="Times" w:hAnsi="Times"/>
        </w:rPr>
        <w:t>size of the previous gender disparity in that population sampled. Based on this subset of data, we found that the pandemic has increased the gender gap in article output more in journals/repositories/pre-print servers that were previously less gender-disparate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1) = 10.285, p = 0.001).</w:t>
      </w:r>
      <w:r>
        <w:rPr>
          <w:rFonts w:ascii="Times" w:hAnsi="Times"/>
        </w:rPr>
        <w:t xml:space="preserve"> </w:t>
      </w:r>
      <w:r w:rsidR="001A4727" w:rsidRPr="006D417D">
        <w:rPr>
          <w:rFonts w:ascii="Times" w:hAnsi="Times"/>
        </w:rPr>
        <w:t xml:space="preserve">When grouping studies by research fields (Fig. 4), those with a smaller gender gap prior to the pandemic experienced greater </w:t>
      </w:r>
      <w:r w:rsidR="00D12A44">
        <w:rPr>
          <w:rFonts w:ascii="Times" w:hAnsi="Times"/>
        </w:rPr>
        <w:t>gender disparity</w:t>
      </w:r>
      <w:r w:rsidR="001A4727" w:rsidRPr="006D417D">
        <w:rPr>
          <w:rFonts w:ascii="Times" w:hAnsi="Times"/>
        </w:rPr>
        <w:t xml:space="preserve"> in academic productivity during the pandemic compared with fields where the gender gap was already large to start with (Social sciences: 3</w:t>
      </w:r>
      <w:r w:rsidR="00E31ACB">
        <w:rPr>
          <w:rFonts w:ascii="Times" w:hAnsi="Times"/>
        </w:rPr>
        <w:t>5.8</w:t>
      </w:r>
      <w:r w:rsidR="001A4727" w:rsidRPr="006D417D">
        <w:rPr>
          <w:rFonts w:ascii="Times" w:hAnsi="Times"/>
        </w:rPr>
        <w:t xml:space="preserve">% to </w:t>
      </w:r>
      <w:r w:rsidR="00E31ACB">
        <w:rPr>
          <w:rFonts w:ascii="Times" w:hAnsi="Times"/>
        </w:rPr>
        <w:t>33.4</w:t>
      </w:r>
      <w:r w:rsidR="001A4727" w:rsidRPr="006D417D">
        <w:rPr>
          <w:rFonts w:ascii="Times" w:hAnsi="Times"/>
        </w:rPr>
        <w:t>%, medicine: 36</w:t>
      </w:r>
      <w:r w:rsidR="00E31ACB">
        <w:rPr>
          <w:rFonts w:ascii="Times" w:hAnsi="Times"/>
        </w:rPr>
        <w:t>.6</w:t>
      </w:r>
      <w:r w:rsidR="001A4727" w:rsidRPr="006D417D">
        <w:rPr>
          <w:rFonts w:ascii="Times" w:hAnsi="Times"/>
        </w:rPr>
        <w:t>% to 3</w:t>
      </w:r>
      <w:r w:rsidR="00E31ACB">
        <w:rPr>
          <w:rFonts w:ascii="Times" w:hAnsi="Times"/>
        </w:rPr>
        <w:t>3.8</w:t>
      </w:r>
      <w:r w:rsidR="001A4727" w:rsidRPr="006D417D">
        <w:rPr>
          <w:rFonts w:ascii="Times" w:hAnsi="Times"/>
        </w:rPr>
        <w:t xml:space="preserve">%, multidisciplinary: </w:t>
      </w:r>
      <w:r w:rsidR="00E31ACB">
        <w:rPr>
          <w:rFonts w:ascii="Times" w:hAnsi="Times"/>
        </w:rPr>
        <w:t>36.2</w:t>
      </w:r>
      <w:r w:rsidR="001A4727" w:rsidRPr="006D417D">
        <w:rPr>
          <w:rFonts w:ascii="Times" w:hAnsi="Times"/>
        </w:rPr>
        <w:t>% to 3</w:t>
      </w:r>
      <w:r w:rsidR="00E31ACB">
        <w:rPr>
          <w:rFonts w:ascii="Times" w:hAnsi="Times"/>
        </w:rPr>
        <w:t>4.2</w:t>
      </w:r>
      <w:r w:rsidR="001A4727" w:rsidRPr="006D417D">
        <w:rPr>
          <w:rFonts w:ascii="Times" w:hAnsi="Times"/>
        </w:rPr>
        <w:t>%, biological sciences: 32</w:t>
      </w:r>
      <w:r w:rsidR="00E31ACB">
        <w:rPr>
          <w:rFonts w:ascii="Times" w:hAnsi="Times"/>
        </w:rPr>
        <w:t>.7</w:t>
      </w:r>
      <w:r w:rsidR="001A4727" w:rsidRPr="006D417D">
        <w:rPr>
          <w:rFonts w:ascii="Times" w:hAnsi="Times"/>
        </w:rPr>
        <w:t>% to 32</w:t>
      </w:r>
      <w:r w:rsidR="00E31ACB">
        <w:rPr>
          <w:rFonts w:ascii="Times" w:hAnsi="Times"/>
        </w:rPr>
        <w:t>.7</w:t>
      </w:r>
      <w:r w:rsidR="001A4727" w:rsidRPr="006D417D">
        <w:rPr>
          <w:rFonts w:ascii="Times" w:hAnsi="Times"/>
        </w:rPr>
        <w:t xml:space="preserve">%, Technology, Engineering, Mathematics, Chemistry and Physics: </w:t>
      </w:r>
      <w:r w:rsidR="00E31ACB">
        <w:rPr>
          <w:rFonts w:ascii="Times" w:hAnsi="Times"/>
        </w:rPr>
        <w:t>23.0</w:t>
      </w:r>
      <w:r w:rsidR="001A4727" w:rsidRPr="006D417D">
        <w:rPr>
          <w:rFonts w:ascii="Times" w:hAnsi="Times"/>
        </w:rPr>
        <w:t>% to 22</w:t>
      </w:r>
      <w:r w:rsidR="004C7177">
        <w:rPr>
          <w:rFonts w:ascii="Times" w:hAnsi="Times"/>
        </w:rPr>
        <w:t>.1</w:t>
      </w:r>
      <w:r w:rsidR="001A4727" w:rsidRPr="006D417D">
        <w:rPr>
          <w:rFonts w:ascii="Times" w:hAnsi="Times"/>
        </w:rPr>
        <w:t>%).</w:t>
      </w:r>
      <w:r w:rsidR="00E16B0F">
        <w:rPr>
          <w:rFonts w:ascii="Times" w:hAnsi="Times"/>
        </w:rPr>
        <w:br w:type="page"/>
      </w:r>
    </w:p>
    <w:p w14:paraId="3F1C9F65" w14:textId="6F35EED4" w:rsidR="00E16B0F" w:rsidRPr="006D417D" w:rsidRDefault="00E16B0F" w:rsidP="00E16B0F">
      <w:pPr>
        <w:widowControl w:val="0"/>
        <w:rPr>
          <w:rFonts w:ascii="Times" w:hAnsi="Times"/>
        </w:rPr>
      </w:pPr>
    </w:p>
    <w:p w14:paraId="73416EEC" w14:textId="4A8D5417" w:rsidR="00C06428" w:rsidRPr="006D417D" w:rsidRDefault="00757F79" w:rsidP="00C06428">
      <w:pPr>
        <w:rPr>
          <w:rFonts w:ascii="Times" w:hAnsi="Times"/>
        </w:rPr>
      </w:pPr>
      <w:r>
        <w:rPr>
          <w:rFonts w:ascii="Times" w:hAnsi="Times"/>
          <w:noProof/>
        </w:rPr>
        <w:drawing>
          <wp:inline distT="0" distB="0" distL="0" distR="0" wp14:anchorId="2ADFD943" wp14:editId="220D8D3F">
            <wp:extent cx="5605345" cy="5299023"/>
            <wp:effectExtent l="0" t="0" r="0" b="0"/>
            <wp:docPr id="8" name="Picture 8"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creenshot, diagram,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30695" cy="5322988"/>
                    </a:xfrm>
                    <a:prstGeom prst="rect">
                      <a:avLst/>
                    </a:prstGeom>
                  </pic:spPr>
                </pic:pic>
              </a:graphicData>
            </a:graphic>
          </wp:inline>
        </w:drawing>
      </w:r>
    </w:p>
    <w:p w14:paraId="53A1C2FD" w14:textId="4BFDAEA9" w:rsidR="00EF7B54" w:rsidRPr="00EF7B54" w:rsidRDefault="00E16B0F" w:rsidP="00EF7B54">
      <w:pPr>
        <w:rPr>
          <w:rFonts w:ascii="Times" w:hAnsi="Times"/>
        </w:rPr>
      </w:pPr>
      <w:r w:rsidRPr="00171DAF">
        <w:rPr>
          <w:rFonts w:ascii="Times" w:hAnsi="Times"/>
          <w:b/>
          <w:bCs/>
        </w:rPr>
        <w:t xml:space="preserve">Figure 4. </w:t>
      </w:r>
      <w:r w:rsidR="007B3E35" w:rsidRPr="00171DAF">
        <w:rPr>
          <w:rFonts w:ascii="Times" w:hAnsi="Times"/>
          <w:b/>
          <w:bCs/>
          <w:color w:val="000000"/>
        </w:rPr>
        <w:t xml:space="preserve">Effect of the pandemic on the gender gap in research productivity (as measured by </w:t>
      </w:r>
      <w:r w:rsidR="00C06428" w:rsidRPr="00171DAF">
        <w:rPr>
          <w:rFonts w:ascii="Times" w:hAnsi="Times"/>
          <w:b/>
          <w:bCs/>
          <w:color w:val="000000"/>
        </w:rPr>
        <w:t xml:space="preserve">number of articles submitted or published) </w:t>
      </w:r>
      <w:r w:rsidR="007B3E35" w:rsidRPr="00171DAF">
        <w:rPr>
          <w:rFonts w:ascii="Times" w:hAnsi="Times"/>
          <w:b/>
          <w:bCs/>
          <w:color w:val="000000"/>
        </w:rPr>
        <w:t>for five research fields.</w:t>
      </w:r>
      <w:r w:rsidR="00C06428" w:rsidRPr="00171DAF">
        <w:rPr>
          <w:rFonts w:ascii="Times" w:hAnsi="Times"/>
          <w:color w:val="000000"/>
        </w:rPr>
        <w:t xml:space="preserve"> Each point</w:t>
      </w:r>
      <w:r w:rsidRPr="00171DAF">
        <w:rPr>
          <w:rFonts w:ascii="Times" w:hAnsi="Times"/>
        </w:rPr>
        <w:t xml:space="preserve"> show</w:t>
      </w:r>
      <w:r w:rsidR="00C06428" w:rsidRPr="00171DAF">
        <w:rPr>
          <w:rFonts w:ascii="Times" w:hAnsi="Times"/>
        </w:rPr>
        <w:t>s</w:t>
      </w:r>
      <w:r w:rsidRPr="00171DAF">
        <w:rPr>
          <w:rFonts w:ascii="Times" w:hAnsi="Times"/>
        </w:rPr>
        <w:t xml:space="preserve"> the proportion of female authors </w:t>
      </w:r>
      <w:r w:rsidR="00C06428" w:rsidRPr="00171DAF">
        <w:rPr>
          <w:rFonts w:ascii="Times" w:hAnsi="Times"/>
        </w:rPr>
        <w:t xml:space="preserve">before (left) or during (right) the </w:t>
      </w:r>
      <w:r w:rsidRPr="00171DAF">
        <w:rPr>
          <w:rFonts w:ascii="Times" w:hAnsi="Times"/>
        </w:rPr>
        <w:t>pandemic</w:t>
      </w:r>
      <w:r w:rsidR="00C06428" w:rsidRPr="00171DAF">
        <w:rPr>
          <w:rFonts w:ascii="Times" w:hAnsi="Times"/>
        </w:rPr>
        <w:t xml:space="preserve">. The solid lines connect the mean value for each research field before and during the pandemic. The largest decreases are observed for the three fields that had the highest proportions of female authors (social </w:t>
      </w:r>
      <w:r w:rsidR="00171DAF" w:rsidRPr="00171DAF">
        <w:rPr>
          <w:rFonts w:ascii="Times" w:hAnsi="Times"/>
        </w:rPr>
        <w:t>sciences, medicine and multidisciplinary)</w:t>
      </w:r>
      <w:r w:rsidRPr="00171DAF">
        <w:rPr>
          <w:rFonts w:ascii="Times" w:hAnsi="Times"/>
        </w:rPr>
        <w:t>. TEMCP</w:t>
      </w:r>
      <w:r w:rsidR="00AD51DD">
        <w:rPr>
          <w:rFonts w:ascii="Times" w:hAnsi="Times"/>
        </w:rPr>
        <w:t xml:space="preserve"> reflects the</w:t>
      </w:r>
      <w:r w:rsidR="007B3E35" w:rsidRPr="00171DAF">
        <w:rPr>
          <w:rFonts w:ascii="Times" w:hAnsi="Times"/>
        </w:rPr>
        <w:t xml:space="preserve"> t</w:t>
      </w:r>
      <w:r w:rsidRPr="00171DAF">
        <w:rPr>
          <w:rFonts w:ascii="Times" w:hAnsi="Times"/>
        </w:rPr>
        <w:t xml:space="preserve">echnology, </w:t>
      </w:r>
      <w:r w:rsidR="007B3E35" w:rsidRPr="00171DAF">
        <w:rPr>
          <w:rFonts w:ascii="Times" w:hAnsi="Times"/>
        </w:rPr>
        <w:t>e</w:t>
      </w:r>
      <w:r w:rsidRPr="00171DAF">
        <w:rPr>
          <w:rFonts w:ascii="Times" w:hAnsi="Times"/>
        </w:rPr>
        <w:t xml:space="preserve">ngineering, </w:t>
      </w:r>
      <w:r w:rsidR="007B3E35" w:rsidRPr="00171DAF">
        <w:rPr>
          <w:rFonts w:ascii="Times" w:hAnsi="Times"/>
        </w:rPr>
        <w:t>m</w:t>
      </w:r>
      <w:r w:rsidRPr="00171DAF">
        <w:rPr>
          <w:rFonts w:ascii="Times" w:hAnsi="Times"/>
        </w:rPr>
        <w:t xml:space="preserve">athematics, </w:t>
      </w:r>
      <w:proofErr w:type="gramStart"/>
      <w:r w:rsidR="007B3E35" w:rsidRPr="00171DAF">
        <w:rPr>
          <w:rFonts w:ascii="Times" w:hAnsi="Times"/>
        </w:rPr>
        <w:t>c</w:t>
      </w:r>
      <w:r w:rsidRPr="00171DAF">
        <w:rPr>
          <w:rFonts w:ascii="Times" w:hAnsi="Times"/>
        </w:rPr>
        <w:t>hemistry</w:t>
      </w:r>
      <w:proofErr w:type="gramEnd"/>
      <w:r w:rsidRPr="00171DAF">
        <w:rPr>
          <w:rFonts w:ascii="Times" w:hAnsi="Times"/>
        </w:rPr>
        <w:t xml:space="preserve"> and </w:t>
      </w:r>
      <w:r w:rsidR="007B3E35" w:rsidRPr="00171DAF">
        <w:rPr>
          <w:rFonts w:ascii="Times" w:hAnsi="Times"/>
        </w:rPr>
        <w:t>p</w:t>
      </w:r>
      <w:r w:rsidRPr="00171DAF">
        <w:rPr>
          <w:rFonts w:ascii="Times" w:hAnsi="Times"/>
        </w:rPr>
        <w:t>hysics</w:t>
      </w:r>
      <w:r w:rsidR="00AD51DD">
        <w:rPr>
          <w:rFonts w:ascii="Times" w:hAnsi="Times"/>
        </w:rPr>
        <w:t xml:space="preserve"> field</w:t>
      </w:r>
      <w:r w:rsidR="001D449D">
        <w:rPr>
          <w:rFonts w:ascii="Times" w:hAnsi="Times"/>
        </w:rPr>
        <w:t>s</w:t>
      </w:r>
      <w:r w:rsidR="00AD51DD">
        <w:rPr>
          <w:rFonts w:ascii="Times" w:hAnsi="Times"/>
        </w:rPr>
        <w:t>, and multidisciplinary includes studies that span fields</w:t>
      </w:r>
      <w:r w:rsidRPr="00171DAF">
        <w:rPr>
          <w:rFonts w:ascii="Times" w:hAnsi="Times"/>
        </w:rPr>
        <w:t>.</w:t>
      </w:r>
      <w:bookmarkStart w:id="8" w:name="_gbd0iw1zefof" w:colFirst="0" w:colLast="0"/>
      <w:bookmarkStart w:id="9" w:name="_exbl6v8s5hkq" w:colFirst="0" w:colLast="0"/>
      <w:bookmarkEnd w:id="8"/>
      <w:bookmarkEnd w:id="9"/>
      <w:r w:rsidR="00EF7B54">
        <w:rPr>
          <w:rFonts w:ascii="Times" w:hAnsi="Times"/>
          <w:sz w:val="32"/>
          <w:szCs w:val="32"/>
        </w:rPr>
        <w:br w:type="page"/>
      </w:r>
    </w:p>
    <w:p w14:paraId="188841F0" w14:textId="77777777" w:rsidR="00AD51DD" w:rsidRPr="00E324E3" w:rsidRDefault="00AD51DD" w:rsidP="00AD51DD">
      <w:pPr>
        <w:pStyle w:val="Heading3"/>
        <w:rPr>
          <w:rFonts w:ascii="Times" w:hAnsi="Times"/>
          <w:sz w:val="32"/>
          <w:szCs w:val="32"/>
          <w:lang w:val="en-US"/>
        </w:rPr>
      </w:pPr>
      <w:r>
        <w:rPr>
          <w:rFonts w:ascii="Times" w:hAnsi="Times"/>
          <w:sz w:val="32"/>
          <w:szCs w:val="32"/>
          <w:lang w:val="en-US"/>
        </w:rPr>
        <w:lastRenderedPageBreak/>
        <w:t>Does the gender gap differ across authorship roles?</w:t>
      </w:r>
    </w:p>
    <w:p w14:paraId="53C33E36" w14:textId="2F1F2EA2" w:rsidR="00E16B0F" w:rsidRDefault="00722799">
      <w:pPr>
        <w:rPr>
          <w:rFonts w:ascii="Times" w:hAnsi="Times"/>
        </w:rPr>
      </w:pPr>
      <w:r w:rsidRPr="00722799">
        <w:rPr>
          <w:rFonts w:ascii="Times" w:hAnsi="Times"/>
        </w:rPr>
        <w:t xml:space="preserve">For </w:t>
      </w:r>
      <w:r w:rsidR="0050361C">
        <w:rPr>
          <w:rFonts w:ascii="Times" w:hAnsi="Times"/>
        </w:rPr>
        <w:t>article-studies</w:t>
      </w:r>
      <w:r w:rsidRPr="00722799">
        <w:rPr>
          <w:rFonts w:ascii="Times" w:hAnsi="Times"/>
        </w:rPr>
        <w:t xml:space="preserve"> (</w:t>
      </w:r>
      <w:r w:rsidR="00EE2B72">
        <w:rPr>
          <w:rFonts w:ascii="Times" w:hAnsi="Times"/>
        </w:rPr>
        <w:t xml:space="preserve">N = </w:t>
      </w:r>
      <w:r w:rsidRPr="00722799">
        <w:rPr>
          <w:rFonts w:ascii="Times" w:hAnsi="Times"/>
        </w:rPr>
        <w:t>107), we recorded whether first (</w:t>
      </w:r>
      <w:r w:rsidR="00EE2B72">
        <w:rPr>
          <w:rFonts w:ascii="Times" w:hAnsi="Times"/>
        </w:rPr>
        <w:t xml:space="preserve">N = </w:t>
      </w:r>
      <w:r w:rsidRPr="00722799">
        <w:rPr>
          <w:rFonts w:ascii="Times" w:hAnsi="Times"/>
        </w:rPr>
        <w:t>54), middle (</w:t>
      </w:r>
      <w:r w:rsidR="00EE2B72">
        <w:rPr>
          <w:rFonts w:ascii="Times" w:hAnsi="Times"/>
        </w:rPr>
        <w:t xml:space="preserve">N = </w:t>
      </w:r>
      <w:r w:rsidRPr="00722799">
        <w:rPr>
          <w:rFonts w:ascii="Times" w:hAnsi="Times"/>
        </w:rPr>
        <w:t>3), last (</w:t>
      </w:r>
      <w:r w:rsidR="00EE2B72">
        <w:rPr>
          <w:rFonts w:ascii="Times" w:hAnsi="Times"/>
        </w:rPr>
        <w:t xml:space="preserve">N = </w:t>
      </w:r>
      <w:r w:rsidRPr="00722799">
        <w:rPr>
          <w:rFonts w:ascii="Times" w:hAnsi="Times"/>
        </w:rPr>
        <w:t>21), corresponding (</w:t>
      </w:r>
      <w:r w:rsidR="00EE2B72">
        <w:rPr>
          <w:rFonts w:ascii="Times" w:hAnsi="Times"/>
        </w:rPr>
        <w:t xml:space="preserve">N = </w:t>
      </w:r>
      <w:r w:rsidRPr="00722799">
        <w:rPr>
          <w:rFonts w:ascii="Times" w:hAnsi="Times"/>
        </w:rPr>
        <w:t>15), or the total number of (</w:t>
      </w:r>
      <w:r w:rsidR="00EE2B72">
        <w:rPr>
          <w:rFonts w:ascii="Times" w:hAnsi="Times"/>
        </w:rPr>
        <w:t xml:space="preserve">N = </w:t>
      </w:r>
      <w:r w:rsidRPr="00722799">
        <w:rPr>
          <w:rFonts w:ascii="Times" w:hAnsi="Times"/>
        </w:rPr>
        <w:t>14) authors were studied. Based on these data, we found no evidence of a significant differential impact of authorship position on effect sizes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5) = 13.190, p = 0.022, Fig. 5).</w:t>
      </w:r>
      <w:r w:rsidR="002D36F8">
        <w:rPr>
          <w:rFonts w:ascii="Times" w:hAnsi="Times"/>
        </w:rPr>
        <w:t xml:space="preserve"> The pandemic had a significant effect on first authorship roles (-0.052, </w:t>
      </w:r>
      <w:r w:rsidR="002D36F8" w:rsidRPr="006D417D">
        <w:rPr>
          <w:rFonts w:ascii="Times" w:hAnsi="Times"/>
        </w:rPr>
        <w:t xml:space="preserve">95% </w:t>
      </w:r>
      <w:r w:rsidR="002D36F8">
        <w:rPr>
          <w:rFonts w:ascii="Times" w:hAnsi="Times"/>
        </w:rPr>
        <w:t>CI =</w:t>
      </w:r>
      <w:r w:rsidR="002D36F8" w:rsidRPr="006D417D">
        <w:rPr>
          <w:rFonts w:ascii="Times" w:hAnsi="Times"/>
        </w:rPr>
        <w:t xml:space="preserve"> -</w:t>
      </w:r>
      <w:r w:rsidR="002D36F8" w:rsidRPr="006E2F1C">
        <w:rPr>
          <w:rFonts w:ascii="Times" w:hAnsi="Times"/>
        </w:rPr>
        <w:t>0.073</w:t>
      </w:r>
      <w:r w:rsidR="002D36F8" w:rsidRPr="006D417D">
        <w:rPr>
          <w:rFonts w:ascii="Times" w:hAnsi="Times"/>
        </w:rPr>
        <w:t xml:space="preserve"> to </w:t>
      </w:r>
      <w:r w:rsidR="002D36F8">
        <w:rPr>
          <w:rFonts w:ascii="Times" w:hAnsi="Times"/>
        </w:rPr>
        <w:t>-</w:t>
      </w:r>
      <w:r w:rsidR="002D36F8" w:rsidRPr="006E2F1C">
        <w:rPr>
          <w:rFonts w:ascii="Times" w:hAnsi="Times"/>
        </w:rPr>
        <w:t>0.007</w:t>
      </w:r>
      <w:r w:rsidR="002D36F8" w:rsidRPr="006D417D">
        <w:rPr>
          <w:rFonts w:ascii="Times" w:hAnsi="Times"/>
        </w:rPr>
        <w:t xml:space="preserve">, </w:t>
      </w:r>
      <w:r w:rsidR="002D36F8">
        <w:rPr>
          <w:rFonts w:ascii="Times" w:hAnsi="Times"/>
        </w:rPr>
        <w:t>SE =</w:t>
      </w:r>
      <w:r w:rsidR="002D36F8" w:rsidRPr="006D417D">
        <w:rPr>
          <w:rFonts w:ascii="Times" w:hAnsi="Times"/>
        </w:rPr>
        <w:t xml:space="preserve"> 0.</w:t>
      </w:r>
      <w:r w:rsidR="002D36F8">
        <w:rPr>
          <w:rFonts w:ascii="Times" w:hAnsi="Times"/>
        </w:rPr>
        <w:t>017</w:t>
      </w:r>
      <w:r w:rsidR="002D36F8" w:rsidRPr="006D417D">
        <w:rPr>
          <w:rFonts w:ascii="Times" w:hAnsi="Times"/>
        </w:rPr>
        <w:t xml:space="preserve">, </w:t>
      </w:r>
      <w:r w:rsidR="002D36F8">
        <w:rPr>
          <w:rFonts w:ascii="Times" w:hAnsi="Times"/>
        </w:rPr>
        <w:t>p =</w:t>
      </w:r>
      <w:r w:rsidR="002D36F8" w:rsidRPr="006D417D">
        <w:rPr>
          <w:rFonts w:ascii="Times" w:hAnsi="Times"/>
        </w:rPr>
        <w:t xml:space="preserve"> 0.</w:t>
      </w:r>
      <w:r w:rsidR="002D36F8">
        <w:rPr>
          <w:rFonts w:ascii="Times" w:hAnsi="Times"/>
        </w:rPr>
        <w:t>019) but not for a</w:t>
      </w:r>
      <w:r w:rsidR="001D449D">
        <w:rPr>
          <w:rFonts w:ascii="Times" w:hAnsi="Times"/>
        </w:rPr>
        <w:t>ll</w:t>
      </w:r>
      <w:r w:rsidR="002D36F8">
        <w:rPr>
          <w:rFonts w:ascii="Times" w:hAnsi="Times"/>
        </w:rPr>
        <w:t xml:space="preserve"> authorship roles (</w:t>
      </w:r>
      <w:r w:rsidR="002D36F8" w:rsidRPr="006E2F1C">
        <w:rPr>
          <w:rFonts w:ascii="Times" w:hAnsi="Times"/>
        </w:rPr>
        <w:t>-0.045</w:t>
      </w:r>
      <w:r w:rsidR="002D36F8">
        <w:rPr>
          <w:rFonts w:ascii="Times" w:hAnsi="Times"/>
        </w:rPr>
        <w:t xml:space="preserve">, </w:t>
      </w:r>
      <w:r w:rsidR="002D36F8" w:rsidRPr="006D417D">
        <w:rPr>
          <w:rFonts w:ascii="Times" w:hAnsi="Times"/>
        </w:rPr>
        <w:t xml:space="preserve">95% </w:t>
      </w:r>
      <w:r w:rsidR="002D36F8">
        <w:rPr>
          <w:rFonts w:ascii="Times" w:hAnsi="Times"/>
        </w:rPr>
        <w:t>CI =</w:t>
      </w:r>
      <w:r w:rsidR="002D36F8" w:rsidRPr="006D417D">
        <w:rPr>
          <w:rFonts w:ascii="Times" w:hAnsi="Times"/>
        </w:rPr>
        <w:t xml:space="preserve"> -</w:t>
      </w:r>
      <w:r w:rsidR="002D36F8" w:rsidRPr="006E2F1C">
        <w:rPr>
          <w:rFonts w:ascii="Times" w:hAnsi="Times"/>
        </w:rPr>
        <w:t>0.107</w:t>
      </w:r>
      <w:r w:rsidR="002D36F8" w:rsidRPr="006D417D">
        <w:rPr>
          <w:rFonts w:ascii="Times" w:hAnsi="Times"/>
        </w:rPr>
        <w:t xml:space="preserve"> to </w:t>
      </w:r>
      <w:r w:rsidR="002D36F8">
        <w:rPr>
          <w:rFonts w:ascii="Times" w:hAnsi="Times"/>
        </w:rPr>
        <w:t>-</w:t>
      </w:r>
      <w:r w:rsidR="002D36F8" w:rsidRPr="006E2F1C">
        <w:rPr>
          <w:rFonts w:ascii="Times" w:hAnsi="Times"/>
        </w:rPr>
        <w:t>0.0</w:t>
      </w:r>
      <w:r w:rsidR="002D36F8">
        <w:rPr>
          <w:rFonts w:ascii="Times" w:hAnsi="Times"/>
        </w:rPr>
        <w:t>1</w:t>
      </w:r>
      <w:r w:rsidR="002D36F8" w:rsidRPr="006E2F1C">
        <w:rPr>
          <w:rFonts w:ascii="Times" w:hAnsi="Times"/>
        </w:rPr>
        <w:t>7</w:t>
      </w:r>
      <w:r w:rsidR="002D36F8" w:rsidRPr="006D417D">
        <w:rPr>
          <w:rFonts w:ascii="Times" w:hAnsi="Times"/>
        </w:rPr>
        <w:t xml:space="preserve">, </w:t>
      </w:r>
      <w:r w:rsidR="002D36F8">
        <w:rPr>
          <w:rFonts w:ascii="Times" w:hAnsi="Times"/>
        </w:rPr>
        <w:t>SE =</w:t>
      </w:r>
      <w:r w:rsidR="002D36F8" w:rsidRPr="006D417D">
        <w:rPr>
          <w:rFonts w:ascii="Times" w:hAnsi="Times"/>
        </w:rPr>
        <w:t xml:space="preserve"> 0.</w:t>
      </w:r>
      <w:r w:rsidR="002D36F8">
        <w:rPr>
          <w:rFonts w:ascii="Times" w:hAnsi="Times"/>
        </w:rPr>
        <w:t>320</w:t>
      </w:r>
      <w:r w:rsidR="002D36F8" w:rsidRPr="006D417D">
        <w:rPr>
          <w:rFonts w:ascii="Times" w:hAnsi="Times"/>
        </w:rPr>
        <w:t xml:space="preserve">, </w:t>
      </w:r>
      <w:r w:rsidR="002D36F8">
        <w:rPr>
          <w:rFonts w:ascii="Times" w:hAnsi="Times"/>
        </w:rPr>
        <w:t>p =</w:t>
      </w:r>
      <w:r w:rsidR="002D36F8" w:rsidRPr="006D417D">
        <w:rPr>
          <w:rFonts w:ascii="Times" w:hAnsi="Times"/>
        </w:rPr>
        <w:t xml:space="preserve"> 0.</w:t>
      </w:r>
      <w:r w:rsidR="002D36F8">
        <w:rPr>
          <w:rFonts w:ascii="Times" w:hAnsi="Times"/>
        </w:rPr>
        <w:t>154), corresponding authorship roles (</w:t>
      </w:r>
      <w:r w:rsidR="002D36F8" w:rsidRPr="006E2F1C">
        <w:rPr>
          <w:rFonts w:ascii="Times" w:hAnsi="Times"/>
        </w:rPr>
        <w:t>-0.0</w:t>
      </w:r>
      <w:r w:rsidR="002D36F8">
        <w:rPr>
          <w:rFonts w:ascii="Times" w:hAnsi="Times"/>
        </w:rPr>
        <w:t xml:space="preserve">58, </w:t>
      </w:r>
      <w:r w:rsidR="002D36F8" w:rsidRPr="006D417D">
        <w:rPr>
          <w:rFonts w:ascii="Times" w:hAnsi="Times"/>
        </w:rPr>
        <w:t xml:space="preserve">95% </w:t>
      </w:r>
      <w:r w:rsidR="002D36F8">
        <w:rPr>
          <w:rFonts w:ascii="Times" w:hAnsi="Times"/>
        </w:rPr>
        <w:t>CI =</w:t>
      </w:r>
      <w:r w:rsidR="002D36F8" w:rsidRPr="006D417D">
        <w:rPr>
          <w:rFonts w:ascii="Times" w:hAnsi="Times"/>
        </w:rPr>
        <w:t xml:space="preserve"> -</w:t>
      </w:r>
      <w:r w:rsidR="002D36F8" w:rsidRPr="006E2F1C">
        <w:rPr>
          <w:rFonts w:ascii="Times" w:hAnsi="Times"/>
        </w:rPr>
        <w:t>0.</w:t>
      </w:r>
      <w:r w:rsidR="002D36F8">
        <w:rPr>
          <w:rFonts w:ascii="Times" w:hAnsi="Times"/>
        </w:rPr>
        <w:t>123</w:t>
      </w:r>
      <w:r w:rsidR="002D36F8" w:rsidRPr="006D417D">
        <w:rPr>
          <w:rFonts w:ascii="Times" w:hAnsi="Times"/>
        </w:rPr>
        <w:t xml:space="preserve"> to </w:t>
      </w:r>
      <w:r w:rsidR="002D36F8" w:rsidRPr="006E2F1C">
        <w:rPr>
          <w:rFonts w:ascii="Times" w:hAnsi="Times"/>
        </w:rPr>
        <w:t>0.007</w:t>
      </w:r>
      <w:r w:rsidR="002D36F8" w:rsidRPr="006D417D">
        <w:rPr>
          <w:rFonts w:ascii="Times" w:hAnsi="Times"/>
        </w:rPr>
        <w:t xml:space="preserve">, </w:t>
      </w:r>
      <w:r w:rsidR="002D36F8">
        <w:rPr>
          <w:rFonts w:ascii="Times" w:hAnsi="Times"/>
        </w:rPr>
        <w:t>SE =</w:t>
      </w:r>
      <w:r w:rsidR="002D36F8" w:rsidRPr="006E2F1C">
        <w:t xml:space="preserve"> </w:t>
      </w:r>
      <w:r w:rsidR="002D36F8" w:rsidRPr="006E2F1C">
        <w:rPr>
          <w:rFonts w:ascii="Times" w:hAnsi="Times"/>
        </w:rPr>
        <w:t>0.033</w:t>
      </w:r>
      <w:r w:rsidR="002D36F8" w:rsidRPr="006D417D">
        <w:rPr>
          <w:rFonts w:ascii="Times" w:hAnsi="Times"/>
        </w:rPr>
        <w:t xml:space="preserve">, </w:t>
      </w:r>
      <w:r w:rsidR="002D36F8">
        <w:rPr>
          <w:rFonts w:ascii="Times" w:hAnsi="Times"/>
        </w:rPr>
        <w:t>p =</w:t>
      </w:r>
      <w:r w:rsidR="002D36F8" w:rsidRPr="006D417D">
        <w:rPr>
          <w:rFonts w:ascii="Times" w:hAnsi="Times"/>
        </w:rPr>
        <w:t xml:space="preserve"> 0.</w:t>
      </w:r>
      <w:r w:rsidR="002D36F8">
        <w:rPr>
          <w:rFonts w:ascii="Times" w:hAnsi="Times"/>
        </w:rPr>
        <w:t>080), middle authorship roles (</w:t>
      </w:r>
      <w:r w:rsidR="002D36F8" w:rsidRPr="006E2F1C">
        <w:rPr>
          <w:rFonts w:ascii="Times" w:hAnsi="Times"/>
        </w:rPr>
        <w:t>-0.0</w:t>
      </w:r>
      <w:r w:rsidR="002D36F8">
        <w:rPr>
          <w:rFonts w:ascii="Times" w:hAnsi="Times"/>
        </w:rPr>
        <w:t xml:space="preserve">45, </w:t>
      </w:r>
      <w:r w:rsidR="002D36F8" w:rsidRPr="006D417D">
        <w:rPr>
          <w:rFonts w:ascii="Times" w:hAnsi="Times"/>
        </w:rPr>
        <w:t xml:space="preserve">95% </w:t>
      </w:r>
      <w:r w:rsidR="002D36F8">
        <w:rPr>
          <w:rFonts w:ascii="Times" w:hAnsi="Times"/>
        </w:rPr>
        <w:t>CI =</w:t>
      </w:r>
      <w:r w:rsidR="002D36F8" w:rsidRPr="006D417D">
        <w:rPr>
          <w:rFonts w:ascii="Times" w:hAnsi="Times"/>
        </w:rPr>
        <w:t xml:space="preserve"> -</w:t>
      </w:r>
      <w:r w:rsidR="002D36F8" w:rsidRPr="006E2F1C">
        <w:rPr>
          <w:rFonts w:ascii="Times" w:hAnsi="Times"/>
        </w:rPr>
        <w:t>0.</w:t>
      </w:r>
      <w:r w:rsidR="002D36F8">
        <w:rPr>
          <w:rFonts w:ascii="Times" w:hAnsi="Times"/>
        </w:rPr>
        <w:t>173</w:t>
      </w:r>
      <w:r w:rsidR="002D36F8" w:rsidRPr="006D417D">
        <w:rPr>
          <w:rFonts w:ascii="Times" w:hAnsi="Times"/>
        </w:rPr>
        <w:t xml:space="preserve"> to </w:t>
      </w:r>
      <w:r w:rsidR="002D36F8" w:rsidRPr="006E2F1C">
        <w:rPr>
          <w:rFonts w:ascii="Times" w:hAnsi="Times"/>
        </w:rPr>
        <w:t>0.</w:t>
      </w:r>
      <w:r w:rsidR="002D36F8">
        <w:rPr>
          <w:rFonts w:ascii="Times" w:hAnsi="Times"/>
        </w:rPr>
        <w:t>820</w:t>
      </w:r>
      <w:r w:rsidR="002D36F8" w:rsidRPr="006D417D">
        <w:rPr>
          <w:rFonts w:ascii="Times" w:hAnsi="Times"/>
        </w:rPr>
        <w:t xml:space="preserve">, </w:t>
      </w:r>
      <w:r w:rsidR="002D36F8">
        <w:rPr>
          <w:rFonts w:ascii="Times" w:hAnsi="Times"/>
        </w:rPr>
        <w:t>SE =</w:t>
      </w:r>
      <w:r w:rsidR="002D36F8" w:rsidRPr="006D417D">
        <w:rPr>
          <w:rFonts w:ascii="Times" w:hAnsi="Times"/>
        </w:rPr>
        <w:t xml:space="preserve"> </w:t>
      </w:r>
      <w:r w:rsidR="002D36F8" w:rsidRPr="006E2F1C">
        <w:rPr>
          <w:rFonts w:ascii="Times" w:hAnsi="Times"/>
        </w:rPr>
        <w:t>0.065</w:t>
      </w:r>
      <w:r w:rsidR="002D36F8" w:rsidRPr="006D417D">
        <w:rPr>
          <w:rFonts w:ascii="Times" w:hAnsi="Times"/>
        </w:rPr>
        <w:t xml:space="preserve">, </w:t>
      </w:r>
      <w:r w:rsidR="002D36F8">
        <w:rPr>
          <w:rFonts w:ascii="Times" w:hAnsi="Times"/>
        </w:rPr>
        <w:t>p =</w:t>
      </w:r>
      <w:r w:rsidR="002D36F8" w:rsidRPr="006D417D">
        <w:rPr>
          <w:rFonts w:ascii="Times" w:hAnsi="Times"/>
        </w:rPr>
        <w:t xml:space="preserve"> 0.</w:t>
      </w:r>
      <w:r w:rsidR="002D36F8">
        <w:rPr>
          <w:rFonts w:ascii="Times" w:hAnsi="Times"/>
        </w:rPr>
        <w:t>485) or last authorship roles (</w:t>
      </w:r>
      <w:r w:rsidR="002D36F8" w:rsidRPr="006E2F1C">
        <w:rPr>
          <w:rFonts w:ascii="Times" w:hAnsi="Times"/>
        </w:rPr>
        <w:t>-0.</w:t>
      </w:r>
      <w:r w:rsidR="002D36F8">
        <w:rPr>
          <w:rFonts w:ascii="Times" w:hAnsi="Times"/>
        </w:rPr>
        <w:t xml:space="preserve">040, </w:t>
      </w:r>
      <w:r w:rsidR="002D36F8" w:rsidRPr="006D417D">
        <w:rPr>
          <w:rFonts w:ascii="Times" w:hAnsi="Times"/>
        </w:rPr>
        <w:t xml:space="preserve">95% </w:t>
      </w:r>
      <w:r w:rsidR="002D36F8">
        <w:rPr>
          <w:rFonts w:ascii="Times" w:hAnsi="Times"/>
        </w:rPr>
        <w:t>CI =</w:t>
      </w:r>
      <w:r w:rsidR="002D36F8" w:rsidRPr="006D417D">
        <w:rPr>
          <w:rFonts w:ascii="Times" w:hAnsi="Times"/>
        </w:rPr>
        <w:t xml:space="preserve"> -</w:t>
      </w:r>
      <w:r w:rsidR="002D36F8" w:rsidRPr="006E2F1C">
        <w:rPr>
          <w:rFonts w:ascii="Times" w:hAnsi="Times"/>
        </w:rPr>
        <w:t>0.</w:t>
      </w:r>
      <w:r w:rsidR="002D36F8">
        <w:rPr>
          <w:rFonts w:ascii="Times" w:hAnsi="Times"/>
        </w:rPr>
        <w:t>094</w:t>
      </w:r>
      <w:r w:rsidR="002D36F8" w:rsidRPr="006D417D">
        <w:rPr>
          <w:rFonts w:ascii="Times" w:hAnsi="Times"/>
        </w:rPr>
        <w:t xml:space="preserve"> to </w:t>
      </w:r>
      <w:r w:rsidR="002D36F8" w:rsidRPr="006E2F1C">
        <w:rPr>
          <w:rFonts w:ascii="Times" w:hAnsi="Times"/>
        </w:rPr>
        <w:t>0.0</w:t>
      </w:r>
      <w:r w:rsidR="002D36F8">
        <w:rPr>
          <w:rFonts w:ascii="Times" w:hAnsi="Times"/>
        </w:rPr>
        <w:t>15</w:t>
      </w:r>
      <w:r w:rsidR="002D36F8" w:rsidRPr="006D417D">
        <w:rPr>
          <w:rFonts w:ascii="Times" w:hAnsi="Times"/>
        </w:rPr>
        <w:t xml:space="preserve">, </w:t>
      </w:r>
      <w:r w:rsidR="002D36F8">
        <w:rPr>
          <w:rFonts w:ascii="Times" w:hAnsi="Times"/>
        </w:rPr>
        <w:t>SE =</w:t>
      </w:r>
      <w:r w:rsidR="002D36F8" w:rsidRPr="006D417D">
        <w:rPr>
          <w:rFonts w:ascii="Times" w:hAnsi="Times"/>
        </w:rPr>
        <w:t xml:space="preserve"> </w:t>
      </w:r>
      <w:r w:rsidR="002D36F8" w:rsidRPr="006E2F1C">
        <w:rPr>
          <w:rFonts w:ascii="Times" w:hAnsi="Times"/>
        </w:rPr>
        <w:t>0.02</w:t>
      </w:r>
      <w:r w:rsidR="002D36F8">
        <w:rPr>
          <w:rFonts w:ascii="Times" w:hAnsi="Times"/>
        </w:rPr>
        <w:t>8</w:t>
      </w:r>
      <w:r w:rsidR="002D36F8" w:rsidRPr="006D417D">
        <w:rPr>
          <w:rFonts w:ascii="Times" w:hAnsi="Times"/>
        </w:rPr>
        <w:t xml:space="preserve">, </w:t>
      </w:r>
      <w:r w:rsidR="002D36F8">
        <w:rPr>
          <w:rFonts w:ascii="Times" w:hAnsi="Times"/>
        </w:rPr>
        <w:t>p =</w:t>
      </w:r>
      <w:r w:rsidR="002D36F8" w:rsidRPr="006D417D">
        <w:rPr>
          <w:rFonts w:ascii="Times" w:hAnsi="Times"/>
        </w:rPr>
        <w:t xml:space="preserve"> </w:t>
      </w:r>
      <w:r w:rsidR="002D36F8" w:rsidRPr="006E2F1C">
        <w:rPr>
          <w:rFonts w:ascii="Times" w:hAnsi="Times"/>
        </w:rPr>
        <w:t>0.152</w:t>
      </w:r>
      <w:r w:rsidR="002D36F8">
        <w:rPr>
          <w:rFonts w:ascii="Times" w:hAnsi="Times"/>
        </w:rPr>
        <w:t>)</w:t>
      </w:r>
      <w:r w:rsidR="00E16B0F">
        <w:rPr>
          <w:rFonts w:ascii="Times" w:hAnsi="Times"/>
        </w:rPr>
        <w:br w:type="page"/>
      </w:r>
    </w:p>
    <w:p w14:paraId="7A734900" w14:textId="5A4CCE72" w:rsidR="00E16B0F" w:rsidRPr="006D417D" w:rsidRDefault="002D36F8" w:rsidP="00EF7B54">
      <w:pPr>
        <w:widowControl w:val="0"/>
        <w:rPr>
          <w:rFonts w:ascii="Times" w:hAnsi="Times"/>
        </w:rPr>
      </w:pPr>
      <w:r>
        <w:rPr>
          <w:rFonts w:ascii="Times" w:hAnsi="Times"/>
          <w:noProof/>
        </w:rPr>
        <w:lastRenderedPageBreak/>
        <w:drawing>
          <wp:inline distT="0" distB="0" distL="0" distR="0" wp14:anchorId="382C3E42" wp14:editId="29558219">
            <wp:extent cx="5971540" cy="5971540"/>
            <wp:effectExtent l="0" t="0" r="0" b="0"/>
            <wp:docPr id="6" name="Picture 6"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1540" cy="5971540"/>
                    </a:xfrm>
                    <a:prstGeom prst="rect">
                      <a:avLst/>
                    </a:prstGeom>
                  </pic:spPr>
                </pic:pic>
              </a:graphicData>
            </a:graphic>
          </wp:inline>
        </w:drawing>
      </w:r>
    </w:p>
    <w:p w14:paraId="0704E6C9" w14:textId="09EB500D" w:rsidR="00AD51DD" w:rsidRPr="007B3E35" w:rsidRDefault="00E16B0F" w:rsidP="00AD51DD">
      <w:pPr>
        <w:rPr>
          <w:rFonts w:ascii="Times" w:hAnsi="Times"/>
        </w:rPr>
      </w:pPr>
      <w:r w:rsidRPr="00171DAF">
        <w:rPr>
          <w:rFonts w:ascii="Times" w:hAnsi="Times"/>
          <w:b/>
          <w:bCs/>
        </w:rPr>
        <w:t>Figure 5.</w:t>
      </w:r>
      <w:r w:rsidRPr="00171DAF">
        <w:rPr>
          <w:rFonts w:ascii="Times" w:hAnsi="Times"/>
        </w:rPr>
        <w:t xml:space="preserve"> </w:t>
      </w:r>
      <w:r w:rsidR="00171DAF" w:rsidRPr="00171DAF">
        <w:rPr>
          <w:rFonts w:ascii="Times" w:hAnsi="Times"/>
          <w:b/>
          <w:bCs/>
          <w:color w:val="000000"/>
        </w:rPr>
        <w:t>Effect of the pandemic on the gender gap in research productivity (as measured by number of articles submitted or published) for five authorship positions.</w:t>
      </w:r>
      <w:r w:rsidRPr="00171DAF">
        <w:rPr>
          <w:rFonts w:ascii="Times" w:hAnsi="Times"/>
          <w:color w:val="000000"/>
        </w:rPr>
        <w:t xml:space="preserve"> </w:t>
      </w:r>
      <w:r w:rsidRPr="00171DAF">
        <w:rPr>
          <w:rFonts w:ascii="Times" w:hAnsi="Times"/>
        </w:rPr>
        <w:t>Orchard plot</w:t>
      </w:r>
      <w:r w:rsidR="00171DAF" w:rsidRPr="00171DAF">
        <w:rPr>
          <w:rFonts w:ascii="Times" w:hAnsi="Times"/>
        </w:rPr>
        <w:t>s</w:t>
      </w:r>
      <w:r w:rsidRPr="00171DAF">
        <w:rPr>
          <w:rFonts w:ascii="Times" w:hAnsi="Times"/>
        </w:rPr>
        <w:t xml:space="preserve"> comparing the distribution of effect sizes (points) and </w:t>
      </w:r>
      <w:r w:rsidR="00AD51DD" w:rsidRPr="0054519F">
        <w:rPr>
          <w:rFonts w:ascii="Times" w:hAnsi="Times"/>
        </w:rPr>
        <w:t xml:space="preserve">the </w:t>
      </w:r>
      <w:r w:rsidR="00AD51DD">
        <w:rPr>
          <w:rFonts w:ascii="Times" w:hAnsi="Times"/>
        </w:rPr>
        <w:t>precision with which they were measured</w:t>
      </w:r>
      <w:r w:rsidR="00AD51DD" w:rsidRPr="00171DAF" w:rsidDel="00AD51DD">
        <w:rPr>
          <w:rFonts w:ascii="Times" w:hAnsi="Times"/>
        </w:rPr>
        <w:t xml:space="preserve"> </w:t>
      </w:r>
      <w:r w:rsidRPr="00171DAF">
        <w:rPr>
          <w:rFonts w:ascii="Times" w:hAnsi="Times"/>
        </w:rPr>
        <w:t xml:space="preserve">(point sizes), </w:t>
      </w:r>
      <w:r w:rsidR="00171DAF" w:rsidRPr="00171DAF">
        <w:rPr>
          <w:rFonts w:ascii="Times" w:hAnsi="Times"/>
        </w:rPr>
        <w:t xml:space="preserve">for various </w:t>
      </w:r>
      <w:r w:rsidRPr="00171DAF">
        <w:rPr>
          <w:rFonts w:ascii="Times" w:hAnsi="Times"/>
        </w:rPr>
        <w:t>authorship position</w:t>
      </w:r>
      <w:r w:rsidR="00171DAF" w:rsidRPr="00171DAF">
        <w:rPr>
          <w:rFonts w:ascii="Times" w:hAnsi="Times"/>
        </w:rPr>
        <w:t xml:space="preserve">s. Each plot shows </w:t>
      </w:r>
      <w:r w:rsidRPr="00171DAF">
        <w:rPr>
          <w:rFonts w:ascii="Times" w:hAnsi="Times"/>
        </w:rPr>
        <w:t xml:space="preserve">the mean effect size (darker coloured points outlined </w:t>
      </w:r>
      <w:r w:rsidR="00171DAF" w:rsidRPr="00171DAF">
        <w:rPr>
          <w:rFonts w:ascii="Times" w:hAnsi="Times"/>
        </w:rPr>
        <w:t xml:space="preserve">in </w:t>
      </w:r>
      <w:r w:rsidRPr="00171DAF">
        <w:rPr>
          <w:rFonts w:ascii="Times" w:hAnsi="Times"/>
        </w:rPr>
        <w:t>black and vertically centred), the 95% confidence interval (horizontal thick black bar)</w:t>
      </w:r>
      <w:r w:rsidR="00171DAF" w:rsidRPr="00171DAF">
        <w:rPr>
          <w:rFonts w:ascii="Times" w:hAnsi="Times"/>
        </w:rPr>
        <w:t>,</w:t>
      </w:r>
      <w:r w:rsidRPr="00171DAF">
        <w:rPr>
          <w:rFonts w:ascii="Times" w:hAnsi="Times"/>
        </w:rPr>
        <w:t xml:space="preserve"> the 95% prediction interval of the expected spread of effect sizes based on between-study variance (horizontal thin black bar)</w:t>
      </w:r>
      <w:r w:rsidR="003618B7">
        <w:rPr>
          <w:rFonts w:ascii="Times" w:hAnsi="Times"/>
        </w:rPr>
        <w:t xml:space="preserve"> and is centred at 0 (vertical dashed line)</w:t>
      </w:r>
      <w:r w:rsidRPr="00171DAF">
        <w:rPr>
          <w:rFonts w:ascii="Times" w:hAnsi="Times"/>
        </w:rPr>
        <w:t xml:space="preserve">. </w:t>
      </w:r>
      <w:r w:rsidR="00AD51DD">
        <w:rPr>
          <w:rFonts w:ascii="Times" w:hAnsi="Times"/>
        </w:rPr>
        <w:t xml:space="preserve">Within each category, points are spread vertically for presentation reasons to reduce overlap. </w:t>
      </w:r>
      <w:r w:rsidR="001B560D">
        <w:rPr>
          <w:rFonts w:ascii="Times" w:hAnsi="Times"/>
        </w:rPr>
        <w:t>The total number of effect sizes for each subgroup, k, and the number of studies from which they were calculated from is indicated inside the brackets.</w:t>
      </w:r>
    </w:p>
    <w:p w14:paraId="2AAD7F54" w14:textId="5A859811" w:rsidR="00EF7B54" w:rsidRPr="00EF7B54" w:rsidRDefault="00E16B0F" w:rsidP="00EF7B54">
      <w:pPr>
        <w:rPr>
          <w:rFonts w:ascii="Times" w:hAnsi="Times"/>
        </w:rPr>
      </w:pPr>
      <w:r w:rsidRPr="006D417D">
        <w:rPr>
          <w:rFonts w:ascii="Times" w:hAnsi="Times"/>
        </w:rPr>
        <w:t xml:space="preserve"> </w:t>
      </w:r>
      <w:bookmarkStart w:id="10" w:name="_ctciqj4anchy" w:colFirst="0" w:colLast="0"/>
      <w:bookmarkEnd w:id="10"/>
      <w:r w:rsidR="00EF7B54">
        <w:rPr>
          <w:rFonts w:ascii="Times" w:hAnsi="Times"/>
          <w:sz w:val="32"/>
          <w:szCs w:val="32"/>
        </w:rPr>
        <w:br w:type="page"/>
      </w:r>
    </w:p>
    <w:p w14:paraId="3CFC6366" w14:textId="502EB39D" w:rsidR="00DA155D" w:rsidRPr="006D417D" w:rsidRDefault="001A4727">
      <w:pPr>
        <w:pStyle w:val="Heading3"/>
        <w:rPr>
          <w:rFonts w:ascii="Times" w:hAnsi="Times"/>
          <w:sz w:val="32"/>
          <w:szCs w:val="32"/>
        </w:rPr>
      </w:pPr>
      <w:r w:rsidRPr="006D417D">
        <w:rPr>
          <w:rFonts w:ascii="Times" w:hAnsi="Times"/>
          <w:sz w:val="32"/>
          <w:szCs w:val="32"/>
        </w:rPr>
        <w:lastRenderedPageBreak/>
        <w:t>Is there evidence of publication bias?</w:t>
      </w:r>
    </w:p>
    <w:p w14:paraId="21DF671D" w14:textId="6A51FCA8" w:rsidR="00544DEF" w:rsidRPr="00EF7B54" w:rsidRDefault="00793C83" w:rsidP="00EF7B54">
      <w:pPr>
        <w:pStyle w:val="NormalWeb"/>
        <w:spacing w:before="0" w:beforeAutospacing="0" w:after="0" w:afterAutospacing="0"/>
      </w:pPr>
      <w:r>
        <w:rPr>
          <w:color w:val="000000"/>
        </w:rPr>
        <w:t xml:space="preserve">The multilevel meta-regression, including article-studies and </w:t>
      </w:r>
      <w:r w:rsidR="00810CDE">
        <w:rPr>
          <w:color w:val="000000"/>
        </w:rPr>
        <w:t>survey-studies</w:t>
      </w:r>
      <w:r>
        <w:rPr>
          <w:color w:val="000000"/>
        </w:rPr>
        <w:t xml:space="preserve"> as a moderator because of their differences in sample size, showed no evidence of publication bias (</w:t>
      </w:r>
      <w:r w:rsidR="00F02ACA">
        <w:rPr>
          <w:color w:val="000000"/>
        </w:rPr>
        <w:t>a</w:t>
      </w:r>
      <w:r>
        <w:rPr>
          <w:color w:val="000000"/>
        </w:rPr>
        <w:t>rticle</w:t>
      </w:r>
      <w:r w:rsidR="00F02ACA">
        <w:rPr>
          <w:color w:val="000000"/>
        </w:rPr>
        <w:t>-</w:t>
      </w:r>
      <w:r>
        <w:rPr>
          <w:color w:val="000000"/>
        </w:rPr>
        <w:t xml:space="preserve"> studies: slope= -0.025, 95% CI = [-0.059- 0.009], SE = 0.017, p = 0.148; </w:t>
      </w:r>
      <w:r w:rsidR="0050361C">
        <w:rPr>
          <w:color w:val="000000"/>
        </w:rPr>
        <w:t>survey-studies</w:t>
      </w:r>
      <w:r>
        <w:rPr>
          <w:color w:val="000000"/>
        </w:rPr>
        <w:t>: slope= -0.157, 95% CI = [-0.244</w:t>
      </w:r>
      <w:proofErr w:type="gramStart"/>
      <w:r>
        <w:rPr>
          <w:color w:val="000000"/>
        </w:rPr>
        <w:t>-  -</w:t>
      </w:r>
      <w:proofErr w:type="gramEnd"/>
      <w:r>
        <w:rPr>
          <w:color w:val="000000"/>
        </w:rPr>
        <w:t xml:space="preserve">0.071], SE = 0.044,  p &lt;0.001). </w:t>
      </w:r>
      <w:r w:rsidR="00085EDB" w:rsidRPr="00FD426D">
        <w:rPr>
          <w:color w:val="000000"/>
        </w:rPr>
        <w:t xml:space="preserve">This model correlates standard error with effect size and a negative slope suggests small studies do not have large effect sizes, with the negative slope among survey studies indicating the large heterogeneity that exists among these kinds of studies (see </w:t>
      </w:r>
      <w:r w:rsidR="00085EDB">
        <w:rPr>
          <w:color w:val="000000"/>
        </w:rPr>
        <w:t>D</w:t>
      </w:r>
      <w:r w:rsidR="00085EDB" w:rsidRPr="00FD426D">
        <w:rPr>
          <w:color w:val="000000"/>
        </w:rPr>
        <w:t>iscussion)</w:t>
      </w:r>
      <w:r w:rsidR="00085EDB">
        <w:rPr>
          <w:color w:val="000000"/>
        </w:rPr>
        <w:t xml:space="preserve">. </w:t>
      </w:r>
      <w:r>
        <w:rPr>
          <w:color w:val="000000"/>
        </w:rPr>
        <w:t>A visual inspection of the funnel plots (Fig. 6) similarly did not indicate any suggestion of publication bias.</w:t>
      </w: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502824E" w14:textId="20947F89" w:rsidR="00E16B0F" w:rsidRDefault="00722799">
      <w:pPr>
        <w:rPr>
          <w:rFonts w:ascii="Times" w:hAnsi="Times"/>
        </w:rPr>
      </w:pPr>
      <w:r w:rsidRPr="00722799">
        <w:rPr>
          <w:rFonts w:ascii="Times" w:hAnsi="Times"/>
        </w:rPr>
        <w:t xml:space="preserve">Our results changed little when we conducted a sensitivity analysis that excluded seven effect sizes using four measures of productivity from survey-studies that are less directly comparable: research time (N = 4), job-loss (N = 1), burnout (N = 1) and the number of projects (N = 1). When excluding these effect sizes, the overall estimate </w:t>
      </w:r>
      <w:r w:rsidR="00F51D75">
        <w:rPr>
          <w:rFonts w:ascii="Times" w:hAnsi="Times"/>
        </w:rPr>
        <w:t>wa</w:t>
      </w:r>
      <w:r w:rsidRPr="00722799">
        <w:rPr>
          <w:rFonts w:ascii="Times" w:hAnsi="Times"/>
        </w:rPr>
        <w:t xml:space="preserve">s -0.063, 95% CI = [-0.0892-  -0.0372], SE = 0.0133, p &lt; 0.001 and the estimate for survey-studies only </w:t>
      </w:r>
      <w:r w:rsidR="00F51D75">
        <w:rPr>
          <w:rFonts w:ascii="Times" w:hAnsi="Times"/>
        </w:rPr>
        <w:t>wa</w:t>
      </w:r>
      <w:r w:rsidRPr="00722799">
        <w:rPr>
          <w:rFonts w:ascii="Times" w:hAnsi="Times"/>
        </w:rPr>
        <w:t>s -0.239, 95% CI = [-0.3419- -0.1352], SE = 0.0527, p &lt; 0.001.</w:t>
      </w:r>
      <w:r w:rsidRPr="00722799">
        <w:rPr>
          <w:rFonts w:ascii="Times" w:hAnsi="Times"/>
        </w:rPr>
        <w:br/>
      </w:r>
      <w:r w:rsidR="00D14CB1" w:rsidRPr="00D14CB1">
        <w:rPr>
          <w:rFonts w:ascii="Times" w:hAnsi="Times"/>
        </w:rPr>
        <w:t>Overly large effect sizes did not change the results in a leave-one-out analysis</w:t>
      </w:r>
      <w:r w:rsidR="00D14CB1">
        <w:rPr>
          <w:rFonts w:ascii="Times" w:hAnsi="Times"/>
        </w:rPr>
        <w:t xml:space="preserve">, </w:t>
      </w:r>
      <w:r w:rsidR="00D14CB1" w:rsidRPr="00D14CB1">
        <w:rPr>
          <w:rFonts w:ascii="Times" w:hAnsi="Times"/>
        </w:rPr>
        <w:t xml:space="preserve">which repeatedly fitted the overall model as in prediction 1a, but for survey-studies only, leaving out one effect size at a time to see the effect on the overall survey-study estimate (Fig. </w:t>
      </w:r>
      <w:r w:rsidR="00A169B4">
        <w:rPr>
          <w:rFonts w:ascii="Times" w:hAnsi="Times"/>
        </w:rPr>
        <w:t>7</w:t>
      </w:r>
      <w:r w:rsidR="00D14CB1" w:rsidRPr="00D14CB1">
        <w:rPr>
          <w:rFonts w:ascii="Times" w:hAnsi="Times"/>
        </w:rPr>
        <w:t>). Leaving out the most influential effect size, the overall estimate was -0.183, 95% CI = [-0.270</w:t>
      </w:r>
      <w:proofErr w:type="gramStart"/>
      <w:r w:rsidR="00D14CB1" w:rsidRPr="00D14CB1">
        <w:rPr>
          <w:rFonts w:ascii="Times" w:hAnsi="Times"/>
        </w:rPr>
        <w:t>-  -</w:t>
      </w:r>
      <w:proofErr w:type="gramEnd"/>
      <w:r w:rsidR="00D14CB1" w:rsidRPr="00D14CB1">
        <w:rPr>
          <w:rFonts w:ascii="Times" w:hAnsi="Times"/>
        </w:rPr>
        <w:t>0.096] , SE = 0.045, p &lt; 0.001.</w:t>
      </w:r>
      <w:r w:rsidR="00E16B0F">
        <w:rPr>
          <w:rFonts w:ascii="Times" w:hAnsi="Times"/>
        </w:rPr>
        <w:br w:type="page"/>
      </w:r>
    </w:p>
    <w:p w14:paraId="2F3C8B6E" w14:textId="5DCF3F9B"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1098ACF7" w14:textId="6589D01C" w:rsidR="00A169B4" w:rsidRDefault="00E16B0F">
      <w:pPr>
        <w:rPr>
          <w:rFonts w:ascii="Times" w:hAnsi="Times"/>
        </w:rPr>
      </w:pPr>
      <w:r w:rsidRPr="005418BA">
        <w:rPr>
          <w:rFonts w:ascii="Times" w:hAnsi="Times"/>
          <w:b/>
          <w:bCs/>
        </w:rPr>
        <w:t xml:space="preserve">Figure 6. </w:t>
      </w:r>
      <w:r w:rsidR="00BC2060" w:rsidRPr="005418BA">
        <w:rPr>
          <w:rFonts w:ascii="Times" w:hAnsi="Times"/>
          <w:b/>
          <w:bCs/>
        </w:rPr>
        <w:t>Checking for possible</w:t>
      </w:r>
      <w:r w:rsidRPr="005418BA">
        <w:rPr>
          <w:rFonts w:ascii="Times" w:hAnsi="Times"/>
          <w:b/>
          <w:bCs/>
        </w:rPr>
        <w:t xml:space="preserve"> publication bias.</w:t>
      </w:r>
      <w:r w:rsidRPr="005418BA">
        <w:rPr>
          <w:rFonts w:ascii="Times" w:hAnsi="Times"/>
        </w:rPr>
        <w:t xml:space="preserve"> Funnel plot</w:t>
      </w:r>
      <w:r w:rsidR="00BC2060" w:rsidRPr="005418BA">
        <w:rPr>
          <w:rFonts w:ascii="Times" w:hAnsi="Times"/>
        </w:rPr>
        <w:t>s</w:t>
      </w:r>
      <w:r w:rsidRPr="005418BA">
        <w:rPr>
          <w:rFonts w:ascii="Times" w:hAnsi="Times"/>
        </w:rPr>
        <w:t xml:space="preserve"> of effect sizes and their precision, as a function of standard error, f</w:t>
      </w:r>
      <w:r w:rsidR="00BC2060" w:rsidRPr="005418BA">
        <w:rPr>
          <w:rFonts w:ascii="Times" w:hAnsi="Times"/>
        </w:rPr>
        <w:t>or</w:t>
      </w:r>
      <w:r w:rsidRPr="005418BA">
        <w:rPr>
          <w:rFonts w:ascii="Times" w:hAnsi="Times"/>
        </w:rPr>
        <w:t xml:space="preserve"> studies that measure research productivity by </w:t>
      </w:r>
      <w:r w:rsidR="00BC2060" w:rsidRPr="005418BA">
        <w:rPr>
          <w:rFonts w:ascii="Times" w:hAnsi="Times"/>
        </w:rPr>
        <w:t xml:space="preserve">responses to a survey (A), and by number of articles published (B). </w:t>
      </w:r>
      <w:r w:rsidRPr="005418BA">
        <w:rPr>
          <w:rFonts w:ascii="Times" w:hAnsi="Times"/>
        </w:rPr>
        <w:t>The vertical dashed line is the summary effect size</w:t>
      </w:r>
      <w:r w:rsidR="00BC2060" w:rsidRPr="005418BA">
        <w:rPr>
          <w:rFonts w:ascii="Times" w:hAnsi="Times"/>
        </w:rPr>
        <w:t>; t</w:t>
      </w:r>
      <w:r w:rsidRPr="005418BA">
        <w:rPr>
          <w:rFonts w:ascii="Times" w:hAnsi="Times"/>
        </w:rPr>
        <w:t xml:space="preserve">he legend outlines levels of statistical significance for effect sizes based on their precision. </w:t>
      </w:r>
      <w:r w:rsidR="00BC2060" w:rsidRPr="005418BA">
        <w:rPr>
          <w:rFonts w:ascii="Times" w:hAnsi="Times"/>
        </w:rPr>
        <w:t>Neither plot shows evidence for publication bias</w:t>
      </w:r>
      <w:r w:rsidR="00757F79">
        <w:rPr>
          <w:rFonts w:ascii="Times" w:hAnsi="Times"/>
        </w:rPr>
        <w:t>.</w:t>
      </w:r>
    </w:p>
    <w:p w14:paraId="45B53915" w14:textId="77777777" w:rsidR="00A169B4" w:rsidRDefault="00A169B4">
      <w:pPr>
        <w:spacing w:line="276" w:lineRule="auto"/>
        <w:rPr>
          <w:rFonts w:ascii="Times" w:hAnsi="Times"/>
          <w:b/>
          <w:bCs/>
        </w:rPr>
      </w:pPr>
      <w:r>
        <w:rPr>
          <w:rFonts w:ascii="Times" w:hAnsi="Times"/>
          <w:b/>
          <w:bCs/>
        </w:rPr>
        <w:br w:type="page"/>
      </w:r>
    </w:p>
    <w:p w14:paraId="33FF5AD1" w14:textId="741DF89D" w:rsidR="00A169B4" w:rsidRDefault="00A169B4" w:rsidP="00A169B4">
      <w:pPr>
        <w:spacing w:before="240" w:after="240"/>
        <w:rPr>
          <w:rFonts w:ascii="Times" w:hAnsi="Times"/>
        </w:rPr>
      </w:pPr>
      <w:r>
        <w:rPr>
          <w:rFonts w:ascii="Times" w:hAnsi="Times"/>
          <w:b/>
          <w:bCs/>
        </w:rPr>
        <w:lastRenderedPageBreak/>
        <w:t>Figure 7</w:t>
      </w:r>
      <w:r w:rsidRPr="00881A65">
        <w:rPr>
          <w:rFonts w:ascii="Times" w:hAnsi="Times"/>
          <w:b/>
          <w:bCs/>
        </w:rPr>
        <w:t xml:space="preserve">. </w:t>
      </w:r>
      <w:r>
        <w:rPr>
          <w:rFonts w:ascii="Times" w:hAnsi="Times"/>
          <w:b/>
          <w:bCs/>
        </w:rPr>
        <w:t xml:space="preserve">Forest plot of leave-one-out analysis for survey-studies only. </w:t>
      </w:r>
      <w:r>
        <w:rPr>
          <w:rFonts w:ascii="Times" w:hAnsi="Times"/>
        </w:rPr>
        <w:t xml:space="preserve">For each survey-study left out, the </w:t>
      </w:r>
      <w:r w:rsidR="00757F79">
        <w:rPr>
          <w:rFonts w:ascii="Times" w:hAnsi="Times"/>
        </w:rPr>
        <w:t xml:space="preserve">corresponding </w:t>
      </w:r>
      <w:r>
        <w:rPr>
          <w:rFonts w:ascii="Times" w:hAnsi="Times"/>
        </w:rPr>
        <w:t xml:space="preserve">model estimate and 95% confidence interval </w:t>
      </w:r>
      <w:r w:rsidR="00757F79">
        <w:rPr>
          <w:rFonts w:ascii="Times" w:hAnsi="Times"/>
        </w:rPr>
        <w:t>is</w:t>
      </w:r>
      <w:r>
        <w:rPr>
          <w:rFonts w:ascii="Times" w:hAnsi="Times"/>
        </w:rPr>
        <w:t xml:space="preserve"> given.</w:t>
      </w:r>
      <w:r w:rsidR="00AD51DD">
        <w:rPr>
          <w:rFonts w:ascii="Times" w:hAnsi="Times"/>
        </w:rPr>
        <w:t xml:space="preserve"> While there is large variation in the individual estimates, there is no single study that predominantly affects the average estimate.</w:t>
      </w:r>
    </w:p>
    <w:p w14:paraId="14FCF2D5" w14:textId="26B8B740" w:rsidR="00D66491" w:rsidRPr="00EF7B54" w:rsidRDefault="00A169B4">
      <w:pPr>
        <w:rPr>
          <w:rFonts w:ascii="Times" w:hAnsi="Times"/>
        </w:rPr>
      </w:pPr>
      <w:r w:rsidRPr="000F42BA">
        <w:rPr>
          <w:noProof/>
        </w:rPr>
        <w:drawing>
          <wp:inline distT="0" distB="0" distL="0" distR="0" wp14:anchorId="175AE353" wp14:editId="7D473E41">
            <wp:extent cx="5971540" cy="5474970"/>
            <wp:effectExtent l="0" t="0" r="0" b="0"/>
            <wp:docPr id="3" name="Picture 3"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5"/>
                    <a:srcRect t="8308"/>
                    <a:stretch/>
                  </pic:blipFill>
                  <pic:spPr bwMode="auto">
                    <a:xfrm>
                      <a:off x="0" y="0"/>
                      <a:ext cx="5971540" cy="5474970"/>
                    </a:xfrm>
                    <a:prstGeom prst="rect">
                      <a:avLst/>
                    </a:prstGeom>
                    <a:ln>
                      <a:noFill/>
                    </a:ln>
                    <a:extLst>
                      <a:ext uri="{53640926-AAD7-44D8-BBD7-CCE9431645EC}">
                        <a14:shadowObscured xmlns:a14="http://schemas.microsoft.com/office/drawing/2010/main"/>
                      </a:ext>
                    </a:extLst>
                  </pic:spPr>
                </pic:pic>
              </a:graphicData>
            </a:graphic>
          </wp:inline>
        </w:drawing>
      </w:r>
      <w:r w:rsidR="00D66491">
        <w:rPr>
          <w:rFonts w:ascii="Times" w:hAnsi="Times"/>
          <w:sz w:val="44"/>
          <w:szCs w:val="44"/>
        </w:rPr>
        <w:br w:type="page"/>
      </w:r>
    </w:p>
    <w:p w14:paraId="4887E5B2" w14:textId="151F87A7" w:rsidR="00DA155D" w:rsidRPr="00EF7B54" w:rsidRDefault="001A4727" w:rsidP="00EF7B54">
      <w:pPr>
        <w:pStyle w:val="Heading1"/>
        <w:rPr>
          <w:rFonts w:ascii="Times" w:hAnsi="Times"/>
          <w:sz w:val="44"/>
          <w:szCs w:val="44"/>
        </w:rPr>
      </w:pPr>
      <w:r w:rsidRPr="006D417D">
        <w:rPr>
          <w:rFonts w:ascii="Times" w:hAnsi="Times"/>
          <w:sz w:val="44"/>
          <w:szCs w:val="44"/>
        </w:rPr>
        <w:lastRenderedPageBreak/>
        <w:t>Discussion</w:t>
      </w:r>
    </w:p>
    <w:p w14:paraId="2083B974" w14:textId="3A75428B"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w:t>
      </w:r>
      <w:r w:rsidR="0079068E" w:rsidRPr="0079068E">
        <w:rPr>
          <w:rFonts w:ascii="Times" w:hAnsi="Times"/>
        </w:rPr>
        <w:t>Overall, the studies summarised in our meta-analysis suggest that gender gaps in research productivity within academia increased on average by 7% relative to the gender gaps that existed before the pandemic</w:t>
      </w:r>
      <w:r w:rsidR="0079068E">
        <w:rPr>
          <w:rFonts w:ascii="Times" w:hAnsi="Times"/>
        </w:rPr>
        <w:t xml:space="preserve">. </w:t>
      </w:r>
      <w:r w:rsidRPr="006D417D">
        <w:rPr>
          <w:rFonts w:ascii="Times" w:hAnsi="Times"/>
        </w:rPr>
        <w:t>We found no evidence of a publication bias</w:t>
      </w:r>
      <w:r w:rsidR="00503D53">
        <w:rPr>
          <w:rFonts w:ascii="Times" w:hAnsi="Times"/>
        </w:rPr>
        <w:t xml:space="preserve"> </w:t>
      </w:r>
      <w:r w:rsidR="00503D53" w:rsidRPr="00503D53">
        <w:rPr>
          <w:rFonts w:ascii="Times" w:hAnsi="Times"/>
        </w:rPr>
        <w:t>in the studies investigating changes in the gender gap</w:t>
      </w:r>
      <w:r w:rsidRPr="006D417D">
        <w:rPr>
          <w:rFonts w:ascii="Times" w:hAnsi="Times"/>
        </w:rPr>
        <w:t>.</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w:t>
      </w:r>
      <w:r w:rsidR="000474A9">
        <w:rPr>
          <w:rFonts w:ascii="Times" w:hAnsi="Times"/>
        </w:rPr>
        <w:t>,</w:t>
      </w:r>
      <w:r w:rsidR="00BC439A">
        <w:rPr>
          <w:rFonts w:ascii="Times" w:hAnsi="Times"/>
        </w:rPr>
        <w:t xml:space="preserve"> </w:t>
      </w:r>
      <w:r w:rsidR="00594EEC">
        <w:rPr>
          <w:rFonts w:ascii="Times" w:hAnsi="Times"/>
        </w:rPr>
        <w:t>productivity reduction was 1</w:t>
      </w:r>
      <w:r w:rsidR="008C6E17">
        <w:rPr>
          <w:rFonts w:ascii="Times" w:hAnsi="Times"/>
        </w:rPr>
        <w:t>9</w:t>
      </w:r>
      <w:r w:rsidR="00594EEC">
        <w:rPr>
          <w:rFonts w:ascii="Times" w:hAnsi="Times"/>
        </w:rPr>
        <w:t>% higher than in men</w:t>
      </w:r>
      <w:r w:rsidR="00BC439A">
        <w:rPr>
          <w:rFonts w:ascii="Times" w:hAnsi="Times"/>
        </w:rPr>
        <w:t xml:space="preserve">. </w:t>
      </w:r>
      <w:r w:rsidR="003507FA" w:rsidRPr="003507FA">
        <w:rPr>
          <w:rFonts w:ascii="Times" w:hAnsi="Times"/>
        </w:rPr>
        <w:t xml:space="preserve">Future studies might </w:t>
      </w:r>
      <w:r w:rsidR="00503D53">
        <w:rPr>
          <w:rFonts w:ascii="Times" w:hAnsi="Times"/>
        </w:rPr>
        <w:t xml:space="preserve">therefore </w:t>
      </w:r>
      <w:r w:rsidR="003507FA" w:rsidRPr="003507FA">
        <w:rPr>
          <w:rFonts w:ascii="Times" w:hAnsi="Times"/>
        </w:rPr>
        <w:t xml:space="preserve">detect different effects of the pandemic on gender </w:t>
      </w:r>
      <w:r w:rsidR="007D0954">
        <w:rPr>
          <w:rFonts w:ascii="Times" w:hAnsi="Times"/>
        </w:rPr>
        <w:t>disparity in productivity</w:t>
      </w:r>
      <w:r w:rsidR="00503D53">
        <w:rPr>
          <w:color w:val="000000"/>
        </w:rPr>
        <w:t xml:space="preserve">, depending on the outcomes they assess and the </w:t>
      </w:r>
      <w:r w:rsidR="00F5101C">
        <w:rPr>
          <w:color w:val="000000"/>
        </w:rPr>
        <w:t>timeframe</w:t>
      </w:r>
      <w:r w:rsidR="00503D53">
        <w:rPr>
          <w:color w:val="000000"/>
        </w:rPr>
        <w:t xml:space="preserve"> over which these changes are analysed.</w:t>
      </w:r>
      <w:r w:rsidR="003507FA" w:rsidRPr="003507FA">
        <w:rPr>
          <w:rFonts w:ascii="Times" w:hAnsi="Times"/>
        </w:rPr>
        <w:t xml:space="preserve"> As our data and analytical codes are open, and the literature on pandemic effects is increasing, we hope our work can form a first step in a living systematic review on the topic.</w:t>
      </w:r>
    </w:p>
    <w:p w14:paraId="4EDB2403" w14:textId="7FA43678" w:rsidR="00BF7F0E" w:rsidRDefault="001A4727" w:rsidP="00F5101C">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Many of the articles submitted or published during the pandemic were likely started and at least partially completed prior to the pandemic, given that most research grants span multiple years</w:t>
      </w:r>
      <w:r w:rsidR="00503D53">
        <w:rPr>
          <w:rFonts w:ascii="Times" w:hAnsi="Times"/>
        </w:rPr>
        <w:t xml:space="preserve">. </w:t>
      </w:r>
      <w:r w:rsidR="00503D53" w:rsidRPr="00503D53">
        <w:rPr>
          <w:rFonts w:ascii="Times" w:hAnsi="Times"/>
        </w:rPr>
        <w:t xml:space="preserve">Most of the studies in our sample obtained their data relatively soon after when the WHO officially declared a pandemic (median of 7 months after January 2020). </w:t>
      </w:r>
      <w:r w:rsidRPr="006D417D">
        <w:rPr>
          <w:rFonts w:ascii="Times" w:hAnsi="Times"/>
        </w:rPr>
        <w:t xml:space="preserve">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00503D53">
        <w:rPr>
          <w:rFonts w:ascii="Times" w:hAnsi="Times"/>
        </w:rPr>
        <w:t>. It is</w:t>
      </w:r>
      <w:r w:rsidRPr="006D417D">
        <w:rPr>
          <w:rFonts w:ascii="Times" w:hAnsi="Times"/>
        </w:rPr>
        <w:t xml:space="preserve"> likely that the article-studies we could include </w:t>
      </w:r>
      <w:r w:rsidR="001E651A">
        <w:rPr>
          <w:rFonts w:ascii="Times" w:hAnsi="Times"/>
        </w:rPr>
        <w:t xml:space="preserve">in </w:t>
      </w:r>
      <w:r w:rsidRPr="006D417D">
        <w:rPr>
          <w:rFonts w:ascii="Times" w:hAnsi="Times"/>
        </w:rPr>
        <w:t xml:space="preserve">our </w:t>
      </w:r>
      <w:r w:rsidR="001E651A">
        <w:rPr>
          <w:rFonts w:ascii="Times" w:hAnsi="Times"/>
        </w:rPr>
        <w:t>study</w:t>
      </w:r>
      <w:r w:rsidRPr="006D417D">
        <w:rPr>
          <w:rFonts w:ascii="Times" w:hAnsi="Times"/>
        </w:rPr>
        <w:t xml:space="preserve"> underestimates the </w:t>
      </w:r>
      <w:r w:rsidR="001E651A">
        <w:rPr>
          <w:rFonts w:ascii="Times" w:hAnsi="Times"/>
        </w:rPr>
        <w:t>long-term</w:t>
      </w:r>
      <w:r w:rsidRPr="006D417D">
        <w:rPr>
          <w:rFonts w:ascii="Times" w:hAnsi="Times"/>
        </w:rPr>
        <w:t xml:space="preserve"> effect</w:t>
      </w:r>
      <w:r w:rsidR="001E651A">
        <w:rPr>
          <w:rFonts w:ascii="Times" w:hAnsi="Times"/>
        </w:rPr>
        <w:t>s</w:t>
      </w:r>
      <w:r w:rsidRPr="006D417D">
        <w:rPr>
          <w:rFonts w:ascii="Times" w:hAnsi="Times"/>
        </w:rPr>
        <w:t xml:space="preserve"> of the pandemic, which might span over many </w:t>
      </w:r>
      <w:r w:rsidR="00503D53" w:rsidRPr="00503D53">
        <w:rPr>
          <w:rFonts w:ascii="Times" w:hAnsi="Times"/>
        </w:rPr>
        <w:t>years</w:t>
      </w:r>
      <w:r w:rsidR="005169C2">
        <w:rPr>
          <w:rFonts w:ascii="Times" w:hAnsi="Times"/>
        </w:rPr>
        <w:t>. However,</w:t>
      </w:r>
      <w:r w:rsidR="00503D53" w:rsidRPr="00503D53">
        <w:rPr>
          <w:rFonts w:ascii="Times" w:hAnsi="Times"/>
        </w:rPr>
        <w:t xml:space="preserve"> the exact time dynamics are difficult to predict as adjustments and changes in conditions might lead to a normalising in production patterns over time</w:t>
      </w:r>
      <w:r w:rsidR="00DB4A90">
        <w:rPr>
          <w:rFonts w:ascii="Times" w:hAnsi="Times"/>
        </w:rPr>
        <w:t xml:space="preserve"> </w:t>
      </w:r>
      <w:r w:rsidR="00DB4A90">
        <w:rPr>
          <w:rFonts w:ascii="Times" w:hAnsi="Times"/>
        </w:rPr>
        <w:fldChar w:fldCharType="begin"/>
      </w:r>
      <w:r w:rsidR="00DB4A90">
        <w:rPr>
          <w:rFonts w:ascii="Times" w:hAnsi="Times"/>
        </w:rPr>
        <w:instrText xml:space="preserve"> ADDIN ZOTERO_ITEM CSL_CITATION {"citationID":"DAkFXJdu","properties":{"formattedCitation":"(Clark, 2023)","plainCitation":"(Clark, 2023)","noteIndex":0},"citationItems":[{"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DB4A90">
        <w:rPr>
          <w:rFonts w:ascii="Times" w:hAnsi="Times"/>
        </w:rPr>
        <w:fldChar w:fldCharType="separate"/>
      </w:r>
      <w:r w:rsidR="00DB4A90">
        <w:rPr>
          <w:rFonts w:ascii="Times" w:hAnsi="Times"/>
          <w:noProof/>
        </w:rPr>
        <w:t>(Clark, 2023)</w:t>
      </w:r>
      <w:r w:rsidR="00DB4A90">
        <w:rPr>
          <w:rFonts w:ascii="Times" w:hAnsi="Times"/>
        </w:rPr>
        <w:fldChar w:fldCharType="end"/>
      </w:r>
      <w:r w:rsidR="00503D53" w:rsidRPr="00503D53">
        <w:rPr>
          <w:rFonts w:ascii="Times" w:hAnsi="Times"/>
        </w:rPr>
        <w:t>.</w:t>
      </w:r>
      <w:r w:rsidRPr="006D417D">
        <w:rPr>
          <w:rFonts w:ascii="Times" w:hAnsi="Times"/>
        </w:rPr>
        <w:t xml:space="preserve">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w:t>
      </w:r>
      <w:r w:rsidR="00F5101C">
        <w:rPr>
          <w:rFonts w:ascii="Times" w:hAnsi="Times"/>
        </w:rPr>
        <w:t xml:space="preserve">nearly </w:t>
      </w:r>
      <w:r w:rsidRPr="006D417D">
        <w:rPr>
          <w:rFonts w:ascii="Times" w:hAnsi="Times"/>
        </w:rPr>
        <w:t xml:space="preserve">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w:t>
      </w:r>
      <w:r w:rsidR="00810CDE">
        <w:rPr>
          <w:rFonts w:ascii="Times" w:hAnsi="Times"/>
        </w:rPr>
        <w:t>survey-studies</w:t>
      </w:r>
      <w:r w:rsidRPr="006D417D">
        <w:rPr>
          <w:rFonts w:ascii="Times" w:hAnsi="Times"/>
        </w:rPr>
        <w:t xml:space="preserve"> report evidence of a negative interaction effect of being both female and a parent on research productivity during the pandemic, presumably because of increased caregiving demands. </w:t>
      </w:r>
    </w:p>
    <w:p w14:paraId="3D1F9F51" w14:textId="6656B7BC" w:rsidR="00DA155D" w:rsidRPr="006D417D" w:rsidRDefault="001A4727">
      <w:pPr>
        <w:ind w:firstLine="720"/>
        <w:rPr>
          <w:rFonts w:ascii="Times" w:hAnsi="Times"/>
        </w:rPr>
      </w:pPr>
      <w:r w:rsidRPr="006D417D">
        <w:rPr>
          <w:rFonts w:ascii="Times" w:hAnsi="Times"/>
        </w:rPr>
        <w:t>Our analysis suggests the pandemic may have differentially impacted female researchers across research fields, with increases in gender gaps particularly visible in research fields that were nearest</w:t>
      </w:r>
      <w:r w:rsidR="00F5101C">
        <w:rPr>
          <w:rFonts w:ascii="Times" w:hAnsi="Times"/>
        </w:rPr>
        <w:t xml:space="preserve"> to being </w:t>
      </w:r>
      <w:r w:rsidRPr="006D417D">
        <w:rPr>
          <w:rFonts w:ascii="Times" w:hAnsi="Times"/>
        </w:rPr>
        <w:t xml:space="preserve">gender-equal before the pandemic. Social sciences and medicine were two fields closest to gender equality that experienced the most significant decrease in female authors. Female researchers working in fields with previously gender-equitable environments may have </w:t>
      </w:r>
      <w:r w:rsidRPr="006D417D">
        <w:rPr>
          <w:rFonts w:ascii="Times" w:hAnsi="Times"/>
        </w:rPr>
        <w:lastRenderedPageBreak/>
        <w:t xml:space="preserve">experienced new, difficult research conditions induced by the pandemic, whereas in gender-biased fields, these difficulties might already have been present.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r w:rsidR="00085EDB" w:rsidRPr="006D417D">
        <w:rPr>
          <w:rFonts w:ascii="Times" w:hAnsi="Times"/>
        </w:rPr>
        <w:t>positions,</w:t>
      </w:r>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591E3C23" w14:textId="77777777" w:rsidR="00085EDB" w:rsidRPr="006D417D" w:rsidRDefault="00085EDB" w:rsidP="00085EDB">
      <w:pPr>
        <w:ind w:firstLine="720"/>
        <w:rPr>
          <w:rFonts w:ascii="Times" w:hAnsi="Times"/>
        </w:rPr>
      </w:pPr>
      <w:r w:rsidRPr="00FD426D">
        <w:rPr>
          <w:rFonts w:ascii="Times" w:hAnsi="Times"/>
        </w:rPr>
        <w:t xml:space="preserve">We found that the pandemic increased the gender gap </w:t>
      </w:r>
      <w:r>
        <w:rPr>
          <w:rFonts w:ascii="Times" w:hAnsi="Times"/>
        </w:rPr>
        <w:t xml:space="preserve">particularly </w:t>
      </w:r>
      <w:r w:rsidRPr="00FD426D">
        <w:rPr>
          <w:rFonts w:ascii="Times" w:hAnsi="Times"/>
        </w:rPr>
        <w:t xml:space="preserve">among first authors, </w:t>
      </w:r>
      <w:r>
        <w:rPr>
          <w:rFonts w:ascii="Times" w:hAnsi="Times"/>
        </w:rPr>
        <w:t>potentially suggesting that women were particularly more restricted in the time they had available to write papers. H</w:t>
      </w:r>
      <w:r w:rsidRPr="00FD426D">
        <w:rPr>
          <w:rFonts w:ascii="Times" w:hAnsi="Times"/>
        </w:rPr>
        <w:t>owever, we cannot exclude that other authorship positions underwent a similar increase in the gender gap</w:t>
      </w:r>
      <w:r>
        <w:rPr>
          <w:rFonts w:ascii="Times" w:hAnsi="Times"/>
        </w:rPr>
        <w:t xml:space="preserve"> </w:t>
      </w:r>
      <w:r w:rsidRPr="006D417D">
        <w:rPr>
          <w:rFonts w:ascii="Times" w:hAnsi="Times"/>
        </w:rPr>
        <w:t xml:space="preserve">because </w:t>
      </w:r>
      <w:r>
        <w:rPr>
          <w:rFonts w:ascii="Times" w:hAnsi="Times"/>
        </w:rPr>
        <w:t>the samples were uneven, with half of effect sizes focussed on first authorship roles.</w:t>
      </w:r>
      <w:r w:rsidRPr="006D417D">
        <w:rPr>
          <w:rFonts w:ascii="Times" w:hAnsi="Times"/>
        </w:rPr>
        <w:t xml:space="preserve"> </w:t>
      </w:r>
      <w:r>
        <w:rPr>
          <w:rFonts w:ascii="Times" w:hAnsi="Times"/>
        </w:rPr>
        <w:t>Additionally, not all fields have the same authorship order norms making comparisons difficult.</w:t>
      </w:r>
    </w:p>
    <w:p w14:paraId="553A6450" w14:textId="71346D4B" w:rsidR="00DA155D" w:rsidRPr="001B560D" w:rsidRDefault="001A4727" w:rsidP="00D5549B">
      <w:pPr>
        <w:ind w:firstLine="720"/>
        <w:rPr>
          <w:rFonts w:ascii="Times" w:hAnsi="Times"/>
        </w:rPr>
      </w:pPr>
      <w:r w:rsidRPr="006D417D">
        <w:rPr>
          <w:rFonts w:ascii="Times" w:hAnsi="Times"/>
        </w:rPr>
        <w:t xml:space="preserve">It seems unlikely that this </w:t>
      </w:r>
      <w:r w:rsidR="00303253">
        <w:rPr>
          <w:rFonts w:ascii="Times" w:hAnsi="Times"/>
        </w:rPr>
        <w:t>change in the gender gap during the pandemic</w:t>
      </w:r>
      <w:r w:rsidR="00303253" w:rsidRPr="006D417D">
        <w:rPr>
          <w:rFonts w:ascii="Times" w:hAnsi="Times"/>
        </w:rPr>
        <w:t xml:space="preserve"> </w:t>
      </w:r>
      <w:r w:rsidRPr="006D417D">
        <w:rPr>
          <w:rFonts w:ascii="Times" w:hAnsi="Times"/>
        </w:rPr>
        <w:t xml:space="preserve">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w:t>
      </w:r>
      <w:r w:rsidR="00BF7F0E">
        <w:rPr>
          <w:rFonts w:ascii="Times" w:hAnsi="Times"/>
        </w:rPr>
        <w:t xml:space="preserve"> that</w:t>
      </w:r>
      <w:r w:rsidRPr="006D417D">
        <w:rPr>
          <w:rFonts w:ascii="Times" w:hAnsi="Times"/>
        </w:rPr>
        <w:t xml:space="preserve"> showed a steady increase from 14% of all authors being women to 35%, with no apparent year-on-year decline since at least 1990 (Huang et al. 2020). </w:t>
      </w:r>
      <w:r w:rsidR="00F65075">
        <w:rPr>
          <w:rFonts w:ascii="Times" w:hAnsi="Times"/>
        </w:rPr>
        <w:t>Other</w:t>
      </w:r>
      <w:r w:rsidR="009C59DB">
        <w:rPr>
          <w:rFonts w:ascii="Times" w:hAnsi="Times"/>
        </w:rPr>
        <w:t xml:space="preserve"> studies </w:t>
      </w:r>
      <w:r w:rsidR="00F65075">
        <w:rPr>
          <w:rFonts w:ascii="Times" w:hAnsi="Times"/>
        </w:rPr>
        <w:t>that explore</w:t>
      </w:r>
      <w:r w:rsidR="00220AA5">
        <w:rPr>
          <w:rFonts w:ascii="Times" w:hAnsi="Times"/>
        </w:rPr>
        <w:t xml:space="preserve"> mechanisms affect</w:t>
      </w:r>
      <w:r w:rsidR="00F65075">
        <w:rPr>
          <w:rFonts w:ascii="Times" w:hAnsi="Times"/>
        </w:rPr>
        <w:t>ing</w:t>
      </w:r>
      <w:r w:rsidR="00220AA5">
        <w:rPr>
          <w:rFonts w:ascii="Times" w:hAnsi="Times"/>
        </w:rPr>
        <w:t xml:space="preserve"> gender equality</w:t>
      </w:r>
      <w:r w:rsidR="00F65075">
        <w:rPr>
          <w:rFonts w:ascii="Times" w:hAnsi="Times"/>
        </w:rPr>
        <w:t xml:space="preserve"> during the pandemic may offer insight into the trend of reduced relative research productivity of women to men that we find in this study. </w:t>
      </w:r>
      <w:r w:rsidR="00F65075" w:rsidRPr="001B560D">
        <w:rPr>
          <w:rFonts w:ascii="Times" w:hAnsi="Times"/>
        </w:rPr>
        <w:t xml:space="preserve">These mechanisms </w:t>
      </w:r>
      <w:r w:rsidR="00303253" w:rsidRPr="001B560D">
        <w:rPr>
          <w:rFonts w:ascii="Times" w:hAnsi="Times"/>
        </w:rPr>
        <w:t xml:space="preserve">are likely to be a combination of </w:t>
      </w:r>
      <w:r w:rsidR="00F65075" w:rsidRPr="001B560D">
        <w:rPr>
          <w:rFonts w:ascii="Times" w:hAnsi="Times"/>
        </w:rPr>
        <w:t xml:space="preserve">gender </w:t>
      </w:r>
      <w:r w:rsidR="00E16D8B" w:rsidRPr="001B560D">
        <w:rPr>
          <w:rFonts w:ascii="Times" w:hAnsi="Times"/>
        </w:rPr>
        <w:t>inequalities</w:t>
      </w:r>
      <w:r w:rsidR="00F65075" w:rsidRPr="001B560D">
        <w:rPr>
          <w:rFonts w:ascii="Times" w:hAnsi="Times"/>
        </w:rPr>
        <w:t xml:space="preserve"> that affect </w:t>
      </w:r>
      <w:r w:rsidR="00220AA5" w:rsidRPr="001B560D">
        <w:rPr>
          <w:rFonts w:ascii="Times" w:hAnsi="Times"/>
        </w:rPr>
        <w:t>all women</w:t>
      </w:r>
      <w:r w:rsidR="00F65075" w:rsidRPr="001B560D">
        <w:rPr>
          <w:rFonts w:ascii="Times" w:hAnsi="Times"/>
        </w:rPr>
        <w:t xml:space="preserve"> during the pandemic</w:t>
      </w:r>
      <w:r w:rsidR="00706512" w:rsidRPr="001B560D">
        <w:rPr>
          <w:rFonts w:ascii="Times" w:hAnsi="Times"/>
        </w:rPr>
        <w:t xml:space="preserve"> </w:t>
      </w:r>
      <w:r w:rsidR="00C35939" w:rsidRPr="001B560D">
        <w:rPr>
          <w:rFonts w:ascii="Times" w:hAnsi="Times"/>
        </w:rPr>
        <w:t>such as</w:t>
      </w:r>
      <w:r w:rsidR="00303253" w:rsidRPr="001B560D">
        <w:rPr>
          <w:rFonts w:ascii="Times" w:hAnsi="Times"/>
        </w:rPr>
        <w:t xml:space="preserve"> changes in carer roles and financial stability </w:t>
      </w:r>
      <w:r w:rsidR="00E16D8B" w:rsidRPr="001B560D">
        <w:rPr>
          <w:rFonts w:ascii="Times" w:hAnsi="Times"/>
        </w:rPr>
        <w:fldChar w:fldCharType="begin"/>
      </w:r>
      <w:r w:rsidR="00706512" w:rsidRPr="001B560D">
        <w:rPr>
          <w:rFonts w:ascii="Times" w:hAnsi="Times"/>
        </w:rPr>
        <w:instrText xml:space="preserve"> ADDIN ZOTERO_ITEM CSL_CITATION {"citationID":"ZO9OP4dt","properties":{"formattedCitation":"(Collins {\\i{}et al.}, 2021; Fisher and Ryan, 2021; Flor {\\i{}et al.}, 2022)","plainCitation":"(Collins et al., 2021; Fisher and Ryan, 2021; Flor et al., 2022)","noteIndex":0},"citationItems":[{"id":40,"uris":["http://zotero.org/users/9940204/items/TRQB8KH7"],"itemData":{"id":40,"type":"article-journal","abstract":"School and day care closures due to the COVID-19 pandemic have increased caregiving responsibilities for working parents. As a result, many have changed their work hours to meet these growing demands. In this study, we use panel data from the US Current Population Survey to examine changes in mothers’ and fathers’ work hours from February through April 2020, the period of time prior to the widespread COVID-19 outbreak in the United States and through its first peak. Using person-level fixed effects models, we find that mothers with young children have reduced their work hours four to five times more than fathers. Consequently, the gender gap in work hours has grown by 20–50 per cent. These findings indicate yet another negative consequence of the COVID-19 pandemic, highlighting the challenges it poses to women’s work hours and employment.","container-title":"Gender, Work &amp; Organization","DOI":"10.1111/GWAO.12506","ISSN":"1468-0432","issue":"S1","note":"publisher: John Wiley &amp; Sons, Ltd","page":"101-112","title":"COVID-19 and the gender gap in work hours","volume":"28","author":[{"family":"Collins","given":"Caitlyn"},{"family":"Landivar","given":"Liana Christin"},{"family":"Ruppanner","given":"Leah"},{"family":"Scarborough","given":"William J."}],"issued":{"date-parts":[["2021",1]]}}},{"id":13363,"uris":["http://zotero.org/users/9940204/items/DZW3RRW3"],"itemData":{"id":13363,"type":"article-journal","abstract":"The onset of the global COVID-19 pandemic put a halt to progress toward gender equality and, instead, exacerbated existing gender inequalities across domains—from gendered divisions of labour to economic stability. In this paper we document some of the most glaring gender inequalities that have arisen in the COVID-19 pandemic and discuss how social psychological theories and research—including work on gender stereotypes and roles, responses to threat, precarious masculinity, perceptions of risk, and backlash—can help to explain the roots of these inequalities. In doing so, we use a broad definition of gender and consider relevant intersections of identity. Finally, we present three key considerations for research on gender inequalities moving forward. Namely, the need for social psychologists to (a) challenge binary conceptualizations of gender, (b) broaden the focus of research on gender inequalities, and (c) adopt an intersectional lens to address systemic inequalities in the wake of COVID-19.","container-title":"Group Processes &amp; Intergroup Relations","DOI":"10.1177/1368430220984248","ISSN":"1368-4302","issue":"2","language":"en","note":"publisher: SAGE Publications Ltd","page":"237-245","source":"SAGE Journals","title":"Gender inequalities during COVID-19","volume":"24","author":[{"family":"Fisher","given":"Alexandra N."},{"family":"Ryan","given":"Michelle K."}],"issued":{"date-parts":[["2021",2,1]]}}},{"id":13365,"uris":["http://zotero.org/users/9940204/items/YYY6F3XB"],"itemData":{"id":13365,"type":"article-journal","container-title":"The Lancet","DOI":"10.1016/S0140-6736(22)00008-3","ISSN":"0140-6736, 1474-547X","issue":"10344","journalAbbreviation":"The Lancet","language":"English","note":"publisher: Elsevier\nPMID: 35247311","page":"2381-2397","source":"www.thelancet.com","title":"Quantifying the effects of the COVID-19 pandemic on gender equality on health, social, and economic indicators: a comprehensive review of data from March, 2020, to September, 2021","title-short":"Quantifying the effects of the COVID-19 pandemic on gender equality on health, social, and economic indicators","volume":"399","author":[{"family":"Flor","given":"Luisa S."},{"family":"Friedman","given":"Joseph"},{"family":"Spencer","given":"Cory N."},{"family":"Cagney","given":"John"},{"family":"Arrieta","given":"Alejandra"},{"family":"Herbert","given":"Molly E."},{"family":"Stein","given":"Caroline"},{"family":"Mullany","given":"Erin C."},{"family":"Hon","given":"Julia"},{"family":"Patwardhan","given":"Vedavati"},{"family":"Barber","given":"Ryan M."},{"family":"Collins","given":"James K."},{"family":"Hay","given":"Simon I."},{"family":"Lim","given":"Stephen S."},{"family":"Lozano","given":"Rafael"},{"family":"Mokdad","given":"Ali H."},{"family":"Murray","given":"Christopher J. L."},{"family":"Reiner","given":"Robert C."},{"family":"Sorensen","given":"Reed J. D."},{"family":"Haakenstad","given":"Annie"},{"family":"Pigott","given":"David M."},{"family":"Gakidou","given":"Emmanuela"}],"issued":{"date-parts":[["2022",6,25]]}}}],"schema":"https://github.com/citation-style-language/schema/raw/master/csl-citation.json"} </w:instrText>
      </w:r>
      <w:r w:rsidR="00E16D8B" w:rsidRPr="001B560D">
        <w:rPr>
          <w:rFonts w:ascii="Times" w:hAnsi="Times"/>
        </w:rPr>
        <w:fldChar w:fldCharType="separate"/>
      </w:r>
      <w:r w:rsidR="00706512" w:rsidRPr="001B560D">
        <w:rPr>
          <w:rFonts w:ascii="Times" w:hAnsi="Times"/>
        </w:rPr>
        <w:t xml:space="preserve">(Collins </w:t>
      </w:r>
      <w:r w:rsidR="00706512" w:rsidRPr="001B560D">
        <w:rPr>
          <w:rFonts w:ascii="Times" w:hAnsi="Times"/>
          <w:i/>
          <w:iCs/>
        </w:rPr>
        <w:t>et al.</w:t>
      </w:r>
      <w:r w:rsidR="00706512" w:rsidRPr="001B560D">
        <w:rPr>
          <w:rFonts w:ascii="Times" w:hAnsi="Times"/>
        </w:rPr>
        <w:t xml:space="preserve">, 2021; Fisher and Ryan, 2021; Flor </w:t>
      </w:r>
      <w:r w:rsidR="00706512" w:rsidRPr="001B560D">
        <w:rPr>
          <w:rFonts w:ascii="Times" w:hAnsi="Times"/>
          <w:i/>
          <w:iCs/>
        </w:rPr>
        <w:t>et al.</w:t>
      </w:r>
      <w:r w:rsidR="00706512" w:rsidRPr="001B560D">
        <w:rPr>
          <w:rFonts w:ascii="Times" w:hAnsi="Times"/>
        </w:rPr>
        <w:t>, 2022)</w:t>
      </w:r>
      <w:r w:rsidR="00E16D8B" w:rsidRPr="001B560D">
        <w:rPr>
          <w:rFonts w:ascii="Times" w:hAnsi="Times"/>
        </w:rPr>
        <w:fldChar w:fldCharType="end"/>
      </w:r>
      <w:r w:rsidR="00220AA5" w:rsidRPr="001B560D">
        <w:rPr>
          <w:rFonts w:ascii="Times" w:hAnsi="Times"/>
        </w:rPr>
        <w:t>,</w:t>
      </w:r>
      <w:r w:rsidR="00F65075" w:rsidRPr="001B560D">
        <w:rPr>
          <w:rFonts w:ascii="Times" w:hAnsi="Times"/>
        </w:rPr>
        <w:t xml:space="preserve"> </w:t>
      </w:r>
      <w:r w:rsidR="00C35939" w:rsidRPr="001B560D">
        <w:rPr>
          <w:rFonts w:ascii="Times" w:hAnsi="Times"/>
        </w:rPr>
        <w:t xml:space="preserve">and those specifically affecting </w:t>
      </w:r>
      <w:r w:rsidR="00F65075" w:rsidRPr="001B560D">
        <w:rPr>
          <w:rFonts w:ascii="Times" w:hAnsi="Times"/>
        </w:rPr>
        <w:t>women working in academia</w:t>
      </w:r>
      <w:r w:rsidR="00303253" w:rsidRPr="001B560D">
        <w:rPr>
          <w:rFonts w:ascii="Times" w:hAnsi="Times"/>
        </w:rPr>
        <w:t xml:space="preserve"> </w:t>
      </w:r>
      <w:r w:rsidR="00C35939" w:rsidRPr="001B560D">
        <w:rPr>
          <w:rFonts w:ascii="Times" w:hAnsi="Times"/>
        </w:rPr>
        <w:t>such as</w:t>
      </w:r>
      <w:r w:rsidR="00303253" w:rsidRPr="001B560D">
        <w:rPr>
          <w:rFonts w:ascii="Times" w:hAnsi="Times"/>
        </w:rPr>
        <w:t xml:space="preserve"> changes in the potential to start new projects</w:t>
      </w:r>
      <w:r w:rsidR="00706512" w:rsidRPr="001B560D">
        <w:rPr>
          <w:rFonts w:ascii="Times" w:hAnsi="Times"/>
        </w:rPr>
        <w:t xml:space="preserve"> </w:t>
      </w:r>
      <w:r w:rsidR="00E804D2" w:rsidRPr="001B560D">
        <w:rPr>
          <w:rFonts w:ascii="Times" w:hAnsi="Times"/>
        </w:rPr>
        <w:fldChar w:fldCharType="begin"/>
      </w:r>
      <w:r w:rsidR="00A90A82" w:rsidRPr="001B560D">
        <w:rPr>
          <w:rFonts w:ascii="Times" w:hAnsi="Times"/>
        </w:rPr>
        <w:instrText xml:space="preserve"> ADDIN ZOTERO_ITEM CSL_CITATION {"citationID":"TMg426RP","properties":{"formattedCitation":"(Malisch {\\i{}et al.}, 2020; Herman {\\i{}et al.}, 2021; Pereira, 2021)","plainCitation":"(Malisch et al., 2020; Herman et al., 2021; Pereira, 2021)","noteIndex":0},"citationItems":[{"id":28,"uris":["http://zotero.org/users/9940204/items/DFNFHGZ9"],"itemData":{"id":28,"type":"article-journal","abstract":"The coronavirus disease 2019 (COVID-19) pandemic has upended almost every facet of academia (1). Almost overnight the system faced a sudden transition to remote teaching and learning, changes in grading systems, and the loss of access to research resources. Additionally, shifts in household labor, childcare, eldercare, and physical confinement have increased students’ and faculty’s mental health needs and reduced the time available to perform academic work. A pandemic naturally highlights privileges, such as financial security and access to mental health care. It also amplifies the mental, physical, social, and economic impacts attributable to preexisting inequities in academia. Making matters worse, in times of stress, such as pandemics, biased decision-making processes are favored (2), which threaten to deprioritize equity initiatives. Many women academics will likely bear a greater burden during the coronavirus disease 2019 (COVID-19) pandemic. Academia needs to enact solutions to retain and promote women faculty who already face disparities regarding merit, tenure, and promotion. Image credit: Dave Cutler (artist). All this means that even among those with privileged positions, including many academics, women will likely bear a greater burden of this pandemic. The burden will be even heavier for women who face intersecting systems of oppression, such as ethnicity, race, sexual orientation, gender, age, economic class, dependent status, and/or ability. Thus, academia will need to enact solutions to retain and promote women faculty who already face disparities regarding merit, tenure, and promotion (3). Here, we examine ways in which COVID-19 is amplifying known barriers to women’s career advancement. We propose actionable solutions, which include the formation of a Pandemic Response Faculty Fellow or Pandemic Faculty Merit Committee (PFMC), new/revised tenure and promotion metrics created by the aforementioned committee, and a framework to ensure that the new metrics and policies are adopted college-wide. We also caution against the popular … [</w:instrText>
      </w:r>
      <w:r w:rsidR="00A90A82" w:rsidRPr="001B560D">
        <w:rPr>
          <w:rFonts w:ascii="Cambria Math" w:hAnsi="Cambria Math" w:cs="Cambria Math"/>
        </w:rPr>
        <w:instrText>↵</w:instrText>
      </w:r>
      <w:r w:rsidR="00A90A82" w:rsidRPr="001B560D">
        <w:rPr>
          <w:rFonts w:ascii="Times" w:hAnsi="Times"/>
        </w:rPr>
        <w:instrText xml:space="preserve">][1]1To whom correspondence may be addressed. Email: jlmalisch{at}smcm.edu. [1]: #xref-corresp-1-1","container-title":"Proceedings of the National Academy of Sciences","DOI":"10.1073/PNAS.2010636117","ISSN":"0027-8424","issue":"27","note":"publisher: National Academy of Sciences\nPMID: 32554503","page":"15378-15381","title":"Opinion: In the wake of COVID-19, academia needs new solutions to ensure gender equity","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6226,"uris":["http://zotero.org/users/9940204/items/KVLLPIPS","http://zotero.org/users/9940204/items/NGFAXYRP"],"itemData":{"id":6226,"type":"article-journal","abstract":"As the COVID‐19 pandemic unfolds, a growing body of international literature is analyzing the effects of the pandemic on academic labor and, specifically, on gender inequalities in academia. In that literature, much attention has been devoted to comparing the unequal impacts of COVID‐19 on the research activities of women and men, with studies demonstrating that women's research productivity has been disproportionately disrupted, in ways that are likely to have detrimental effects in the short‐ and long‐term. In this paper, I discuss that emerging literature on gender inequalities in pandemic academic productivity. I reflect on the questions asked, the issues centered and the assumptions made within this literature, devoting particular attention to how authors conceptualize academic labor and productivity, on one hand, and gender, on the other. I show that this literature makes major contributions to exposing old and new gender inequalities in academia, but argue that it also risks re","container-title":"Gender, Work &amp; Organization","DOI":"10.1111/gwao.12618","ISSN":"09686673","note":"Citation Key: 15203219220210702","page":"498-509","title":"Researching gender inequalities in academic labor during the COVID‐19 pandemic: Avoiding common problems and asking different questions.","volume":"28","author":[{"family":"Pereira","given":"Maria do Mar"}],"issued":{"date-parts":[["2021"]]}}}],"schema":"https://github.com/citation-style-language/schema/raw/master/csl-citation.json"} </w:instrText>
      </w:r>
      <w:r w:rsidR="00E804D2" w:rsidRPr="001B560D">
        <w:rPr>
          <w:rFonts w:ascii="Times" w:hAnsi="Times"/>
        </w:rPr>
        <w:fldChar w:fldCharType="separate"/>
      </w:r>
      <w:r w:rsidR="00E406CF" w:rsidRPr="001B560D">
        <w:rPr>
          <w:rFonts w:ascii="Times" w:hAnsi="Times"/>
        </w:rPr>
        <w:t xml:space="preserve">(Malisch </w:t>
      </w:r>
      <w:r w:rsidR="00E406CF" w:rsidRPr="001B560D">
        <w:rPr>
          <w:rFonts w:ascii="Times" w:hAnsi="Times"/>
          <w:i/>
          <w:iCs/>
        </w:rPr>
        <w:t>et al.</w:t>
      </w:r>
      <w:r w:rsidR="00E406CF" w:rsidRPr="001B560D">
        <w:rPr>
          <w:rFonts w:ascii="Times" w:hAnsi="Times"/>
        </w:rPr>
        <w:t xml:space="preserve">, 2020; Herman </w:t>
      </w:r>
      <w:r w:rsidR="00E406CF" w:rsidRPr="001B560D">
        <w:rPr>
          <w:rFonts w:ascii="Times" w:hAnsi="Times"/>
          <w:i/>
          <w:iCs/>
        </w:rPr>
        <w:t>et al.</w:t>
      </w:r>
      <w:r w:rsidR="00E406CF" w:rsidRPr="001B560D">
        <w:rPr>
          <w:rFonts w:ascii="Times" w:hAnsi="Times"/>
        </w:rPr>
        <w:t>, 2021; Pereira, 2021)</w:t>
      </w:r>
      <w:r w:rsidR="00E804D2" w:rsidRPr="001B560D">
        <w:rPr>
          <w:rFonts w:ascii="Times" w:hAnsi="Times"/>
        </w:rPr>
        <w:fldChar w:fldCharType="end"/>
      </w:r>
      <w:r w:rsidR="00C35939" w:rsidRPr="001B560D">
        <w:rPr>
          <w:rFonts w:ascii="Times" w:hAnsi="Times"/>
        </w:rPr>
        <w:t xml:space="preserve"> and </w:t>
      </w:r>
      <w:r w:rsidR="00303253" w:rsidRPr="001B560D">
        <w:rPr>
          <w:rFonts w:ascii="Times" w:hAnsi="Times"/>
        </w:rPr>
        <w:t xml:space="preserve">changes in research topics and  publication processes to cover new topics </w:t>
      </w:r>
      <w:r w:rsidR="00E406CF" w:rsidRPr="001B560D">
        <w:rPr>
          <w:rFonts w:ascii="Times" w:hAnsi="Times"/>
        </w:rPr>
        <w:fldChar w:fldCharType="begin"/>
      </w:r>
      <w:r w:rsidR="00E406CF" w:rsidRPr="001B560D">
        <w:rPr>
          <w:rFonts w:ascii="Times" w:hAnsi="Times"/>
        </w:rPr>
        <w:instrText xml:space="preserve"> ADDIN ZOTERO_ITEM CSL_CITATION {"citationID":"CiWKhoo0","properties":{"formattedCitation":"(Viglione, 2020; Clark, 2023)","plainCitation":"(Viglione, 2020; Clark, 2023)","noteIndex":0},"citationItems":[{"id":2134,"uris":["http://zotero.org/users/9940204/items/DFG7XIWN"],"itemData":{"id":2134,"type":"article-journal","abstract":"Early analyses suggest that female academics are posting fewer preprints and starting fewer research projects than their male peers. How female academics are losing ground during the pandemic Early analyses suggest that female academics are posting fewer preprints and starting fewer research projects than their male peers. NR - 0 PU - NATURE RESEARCH PI - BERLIN PA - HEIDELBERGER PLATZ 3, BERLIN, 14197, GERMANY","container-title":"Nature","DOI":"10.1038/d41586-020-01294-9","ISSN":"0028-0836","issue":"7809","language":"English","note":"Citation Key: Viglione2020","page":"365-366","title":"Are women publishing less during the pandemic? Here's what the data say","volume":"581","author":[{"family":"Viglione","given":"G"}],"issued":{"date-parts":[["2020"]]}}},{"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E406CF" w:rsidRPr="001B560D">
        <w:rPr>
          <w:rFonts w:ascii="Times" w:hAnsi="Times"/>
        </w:rPr>
        <w:fldChar w:fldCharType="separate"/>
      </w:r>
      <w:r w:rsidR="00E406CF" w:rsidRPr="001B560D">
        <w:rPr>
          <w:rFonts w:ascii="Times" w:hAnsi="Times"/>
          <w:noProof/>
        </w:rPr>
        <w:t>(Viglione, 2020; Clark, 2023)</w:t>
      </w:r>
      <w:r w:rsidR="00E406CF" w:rsidRPr="001B560D">
        <w:rPr>
          <w:rFonts w:ascii="Times" w:hAnsi="Times"/>
        </w:rPr>
        <w:fldChar w:fldCharType="end"/>
      </w:r>
      <w:r w:rsidR="00F65075" w:rsidRPr="001B560D">
        <w:rPr>
          <w:rFonts w:ascii="Times" w:hAnsi="Times"/>
        </w:rPr>
        <w:t>.</w:t>
      </w:r>
      <w:r w:rsidR="00220AA5" w:rsidRPr="001B560D">
        <w:rPr>
          <w:rFonts w:ascii="Times" w:hAnsi="Times"/>
        </w:rPr>
        <w:t xml:space="preserve"> </w:t>
      </w:r>
    </w:p>
    <w:p w14:paraId="0B59A14F" w14:textId="0F0D742C" w:rsidR="00D5549B" w:rsidRDefault="002010FC" w:rsidP="000C04D7">
      <w:pPr>
        <w:ind w:firstLine="720"/>
        <w:rPr>
          <w:rFonts w:ascii="Times" w:hAnsi="Times"/>
          <w:sz w:val="44"/>
          <w:szCs w:val="44"/>
        </w:rPr>
      </w:pPr>
      <w:r w:rsidRPr="001B560D">
        <w:rPr>
          <w:rFonts w:ascii="Times" w:hAnsi="Times"/>
        </w:rPr>
        <w:t xml:space="preserve">Our study has several limitations, which are </w:t>
      </w:r>
      <w:r w:rsidR="00F5101C" w:rsidRPr="001B560D">
        <w:rPr>
          <w:rFonts w:ascii="Times" w:hAnsi="Times"/>
        </w:rPr>
        <w:t xml:space="preserve">fully </w:t>
      </w:r>
      <w:r w:rsidRPr="001B560D">
        <w:rPr>
          <w:rFonts w:ascii="Times" w:hAnsi="Times"/>
        </w:rPr>
        <w:t xml:space="preserve">outlined in the Limitations </w:t>
      </w:r>
      <w:r w:rsidR="006256FD" w:rsidRPr="001B560D">
        <w:rPr>
          <w:rFonts w:ascii="Times" w:hAnsi="Times"/>
        </w:rPr>
        <w:t xml:space="preserve">section </w:t>
      </w:r>
      <w:r w:rsidRPr="001B560D">
        <w:rPr>
          <w:rFonts w:ascii="Times" w:hAnsi="Times"/>
        </w:rPr>
        <w:t>of the methods and summarised here.</w:t>
      </w:r>
      <w:r w:rsidR="00021F5B" w:rsidRPr="001B560D">
        <w:rPr>
          <w:rFonts w:ascii="Times" w:hAnsi="Times"/>
        </w:rPr>
        <w:t xml:space="preserve"> </w:t>
      </w:r>
      <w:r w:rsidR="000C04D7" w:rsidRPr="001B560D">
        <w:rPr>
          <w:rFonts w:ascii="Times" w:hAnsi="Times"/>
        </w:rPr>
        <w:t>Causes</w:t>
      </w:r>
      <w:r w:rsidRPr="001B560D">
        <w:rPr>
          <w:rFonts w:ascii="Times" w:hAnsi="Times"/>
        </w:rPr>
        <w:t xml:space="preserve"> of the increased gender disparity in research productivity during the pandemic</w:t>
      </w:r>
      <w:r w:rsidR="000C04D7" w:rsidRPr="001B560D">
        <w:rPr>
          <w:rFonts w:ascii="Times" w:hAnsi="Times"/>
        </w:rPr>
        <w:t xml:space="preserve"> are not identified. Gender is investigated only as a binary variable, mostly using first-name prediction tools, with no investigation into non-binary or transgender. </w:t>
      </w:r>
      <w:r w:rsidR="00672EBE" w:rsidRPr="001B560D">
        <w:rPr>
          <w:rFonts w:ascii="Times" w:hAnsi="Times"/>
        </w:rPr>
        <w:t>Geographic regions are not investigated, limiting generalisability as our samples are not equally representative of all geographic regions.</w:t>
      </w:r>
      <w:r w:rsidR="00F82E6C" w:rsidRPr="001B560D">
        <w:rPr>
          <w:rFonts w:ascii="Times" w:hAnsi="Times"/>
        </w:rPr>
        <w:t xml:space="preserve"> All studies are to some extent unique by </w:t>
      </w:r>
      <w:r w:rsidR="002E10F7" w:rsidRPr="001B560D">
        <w:rPr>
          <w:rFonts w:ascii="Times" w:hAnsi="Times"/>
        </w:rPr>
        <w:t>combined</w:t>
      </w:r>
      <w:r w:rsidR="00F82E6C" w:rsidRPr="001B560D">
        <w:rPr>
          <w:rFonts w:ascii="Times" w:hAnsi="Times"/>
        </w:rPr>
        <w:t xml:space="preserve"> differences in sampling method and analyses performed.</w:t>
      </w:r>
      <w:r w:rsidR="00021F5B" w:rsidRPr="001B560D">
        <w:rPr>
          <w:rFonts w:ascii="Times" w:hAnsi="Times"/>
        </w:rPr>
        <w:t xml:space="preserve"> Survey-studies may</w:t>
      </w:r>
      <w:r w:rsidR="00DC7E3B" w:rsidRPr="001B560D">
        <w:rPr>
          <w:rFonts w:ascii="Times" w:hAnsi="Times"/>
        </w:rPr>
        <w:t xml:space="preserve"> unintentionally sample</w:t>
      </w:r>
      <w:r w:rsidR="00021F5B" w:rsidRPr="001B560D">
        <w:rPr>
          <w:rFonts w:ascii="Times" w:hAnsi="Times"/>
        </w:rPr>
        <w:t xml:space="preserve"> respondents with extreme </w:t>
      </w:r>
      <w:r w:rsidR="00706512" w:rsidRPr="001B560D">
        <w:rPr>
          <w:rFonts w:ascii="Times" w:hAnsi="Times"/>
        </w:rPr>
        <w:t>opinions and</w:t>
      </w:r>
      <w:r w:rsidR="00DC7E3B" w:rsidRPr="001B560D">
        <w:rPr>
          <w:rFonts w:ascii="Times" w:hAnsi="Times"/>
        </w:rPr>
        <w:t xml:space="preserve"> can suffer from recall limitations and self-serving bias.</w:t>
      </w:r>
      <w:r w:rsidR="00303253">
        <w:rPr>
          <w:rFonts w:ascii="Times" w:hAnsi="Times"/>
        </w:rPr>
        <w:t xml:space="preserve"> This diversity in approaches does however offer future studies the potential to investigate which specific mechanisms might have interacted to shape the overall increase in the gender gap we observe.</w:t>
      </w:r>
      <w:r w:rsidR="00D5549B">
        <w:rPr>
          <w:rFonts w:ascii="Times" w:hAnsi="Times"/>
          <w:sz w:val="44"/>
          <w:szCs w:val="44"/>
        </w:rPr>
        <w:br w:type="page"/>
      </w:r>
    </w:p>
    <w:p w14:paraId="4F9E8C5B" w14:textId="4411DC2F" w:rsidR="00DA155D" w:rsidRPr="00EF7B54" w:rsidRDefault="001A4727" w:rsidP="00EF7B54">
      <w:pPr>
        <w:pStyle w:val="Heading1"/>
        <w:rPr>
          <w:rFonts w:ascii="Times" w:hAnsi="Times"/>
          <w:sz w:val="44"/>
          <w:szCs w:val="44"/>
        </w:rPr>
      </w:pPr>
      <w:r w:rsidRPr="006D417D">
        <w:rPr>
          <w:rFonts w:ascii="Times" w:hAnsi="Times"/>
          <w:sz w:val="44"/>
          <w:szCs w:val="44"/>
        </w:rPr>
        <w:lastRenderedPageBreak/>
        <w:t>Conclusion</w:t>
      </w:r>
    </w:p>
    <w:p w14:paraId="6385F885" w14:textId="47F4F61C" w:rsidR="00CA1CFB" w:rsidRPr="00CA1CFB" w:rsidRDefault="00BF7F0E">
      <w:pPr>
        <w:rPr>
          <w:rFonts w:ascii="Times" w:hAnsi="Times"/>
        </w:rPr>
      </w:pPr>
      <w:r>
        <w:rPr>
          <w:color w:val="000000"/>
        </w:rPr>
        <w:t xml:space="preserve">Overall, our study highlights exacerbated gender gaps in academic research productivity during the COVID-19 pandemic. Despite the heterogeneity in our sample with regards to different outcome measures reflecting research productivity and different approaches to estimate effects, we overall find that </w:t>
      </w:r>
      <w:r w:rsidR="00F5101C">
        <w:rPr>
          <w:color w:val="000000"/>
        </w:rPr>
        <w:t>most</w:t>
      </w:r>
      <w:r>
        <w:rPr>
          <w:color w:val="000000"/>
        </w:rPr>
        <w:t xml:space="preserve"> studies performed to date indicate that the gender gap in research productivity has increased during the pandemic. This finding suggests that the COVID-19 pandemic has likely influenced many of the processes that contribute to differences in the achieved research productivity of women compared to men. This gender gap was exacerbated more in social sciences and medicine, which are fields that were previously less gender-disparate and may represent regression in progress made towards gender equality. </w:t>
      </w:r>
      <w:r w:rsidR="00270131" w:rsidRPr="00270131">
        <w:rPr>
          <w:color w:val="000000"/>
        </w:rPr>
        <w:t>Our study cannot speak to the potential mechanisms that might have led to changes in gender inequality during the pandemic and is therefore limited in deriving suggestions for potential interventions to potentially ameliorate unfair differential productivity besides indicating that such inequalities appear pervasive</w:t>
      </w:r>
      <w:r w:rsidR="00270131">
        <w:rPr>
          <w:color w:val="000000"/>
        </w:rPr>
        <w:t xml:space="preserve">. </w:t>
      </w:r>
      <w:r>
        <w:rPr>
          <w:color w:val="000000"/>
        </w:rPr>
        <w:t>Academic institutions should acknowledge and carefully accommodate the pandemic period when using research productivity to evaluate female academics for career progression in the coming years. For example, tenure-clock extensions designed to accommodate pandemic disruption may inadvertently exacerbate the gender gap by extending the period that advantaged individuals can outperform. More emphasis must be placed evaluating academic merit using more holistic measures and on an individual basis. We recommend future studies to investigate potential mechanisms o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493212B3" w14:textId="55044813" w:rsidR="00D12D82" w:rsidRPr="00220F2F" w:rsidRDefault="008B778E" w:rsidP="00220F2F">
      <w:pPr>
        <w:pStyle w:val="Heading1"/>
        <w:rPr>
          <w:rFonts w:ascii="Times" w:hAnsi="Times"/>
          <w:sz w:val="44"/>
          <w:szCs w:val="44"/>
        </w:rPr>
      </w:pPr>
      <w:r w:rsidRPr="006D417D">
        <w:rPr>
          <w:rFonts w:ascii="Times" w:hAnsi="Times"/>
          <w:sz w:val="44"/>
          <w:szCs w:val="44"/>
        </w:rPr>
        <w:lastRenderedPageBreak/>
        <w:t>Methods</w:t>
      </w:r>
    </w:p>
    <w:p w14:paraId="3252E1B4" w14:textId="77777777" w:rsidR="008B778E" w:rsidRPr="006D417D" w:rsidRDefault="008B778E" w:rsidP="008B778E">
      <w:pPr>
        <w:pStyle w:val="Heading3"/>
        <w:rPr>
          <w:rFonts w:ascii="Times" w:hAnsi="Times"/>
          <w:sz w:val="32"/>
          <w:szCs w:val="32"/>
        </w:rPr>
      </w:pPr>
      <w:bookmarkStart w:id="11" w:name="_5mewsr5tk8lt" w:colFirst="0" w:colLast="0"/>
      <w:bookmarkEnd w:id="11"/>
      <w:r w:rsidRPr="006D417D">
        <w:rPr>
          <w:rFonts w:ascii="Times" w:hAnsi="Times"/>
          <w:sz w:val="32"/>
          <w:szCs w:val="32"/>
        </w:rPr>
        <w:t>Search process</w:t>
      </w:r>
    </w:p>
    <w:p w14:paraId="30A982D2" w14:textId="4FC0BAF6"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w:t>
      </w:r>
      <w:proofErr w:type="spellStart"/>
      <w:r w:rsidR="00A70F4E" w:rsidRPr="00A70F4E">
        <w:rPr>
          <w:rFonts w:ascii="Times" w:hAnsi="Times"/>
        </w:rPr>
        <w:t>Grames</w:t>
      </w:r>
      <w:proofErr w:type="spellEnd"/>
      <w:r w:rsidR="00A70F4E" w:rsidRPr="00A70F4E">
        <w:rPr>
          <w:rFonts w:ascii="Times" w:hAnsi="Times"/>
        </w:rPr>
        <w:t xml:space="preserve">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w:t>
      </w:r>
      <w:r w:rsidR="0072412F">
        <w:rPr>
          <w:rFonts w:ascii="Times" w:hAnsi="Times"/>
        </w:rPr>
        <w:t xml:space="preserve">(Supplementary file </w:t>
      </w:r>
      <w:r w:rsidR="00275EA8">
        <w:rPr>
          <w:rFonts w:ascii="Times" w:hAnsi="Times"/>
        </w:rPr>
        <w:t>2</w:t>
      </w:r>
      <w:r w:rsidR="0072412F" w:rsidRPr="00220F2F">
        <w:rPr>
          <w:rFonts w:ascii="Times" w:hAnsi="Times"/>
        </w:rPr>
        <w:t>, “Scop</w:t>
      </w:r>
      <w:r w:rsidR="00220F2F" w:rsidRPr="00220F2F">
        <w:rPr>
          <w:rFonts w:ascii="Times" w:hAnsi="Times"/>
        </w:rPr>
        <w:t>ing search</w:t>
      </w:r>
      <w:r w:rsidR="0072412F" w:rsidRPr="00220F2F">
        <w:rPr>
          <w:rFonts w:ascii="Times" w:hAnsi="Times"/>
        </w:rPr>
        <w:t>” sheet</w:t>
      </w:r>
      <w:r w:rsidR="0072412F">
        <w:rPr>
          <w:rFonts w:ascii="Times" w:hAnsi="Times"/>
        </w:rPr>
        <w:t xml:space="preserve">). </w:t>
      </w:r>
      <w:r w:rsidRPr="006D417D">
        <w:rPr>
          <w:rFonts w:ascii="Times" w:hAnsi="Times"/>
        </w:rPr>
        <w:t xml:space="preserve">Of these 21 </w:t>
      </w:r>
      <w:r w:rsidR="00402E17">
        <w:rPr>
          <w:rFonts w:ascii="Times" w:hAnsi="Times"/>
        </w:rPr>
        <w:t>studies</w:t>
      </w:r>
      <w:r w:rsidR="0072412F">
        <w:rPr>
          <w:rFonts w:ascii="Times" w:hAnsi="Times"/>
        </w:rPr>
        <w:t xml:space="preserve"> (scoped text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1870109C" w14:textId="67466046" w:rsidR="008B778E" w:rsidRPr="00EF7B54" w:rsidRDefault="008B778E" w:rsidP="00EF7B54">
      <w:pPr>
        <w:pStyle w:val="NormalWeb"/>
        <w:spacing w:before="0" w:beforeAutospacing="0" w:after="0" w:afterAutospacing="0"/>
        <w:ind w:firstLine="720"/>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r w:rsidR="00BF7F0E">
        <w:rPr>
          <w:color w:val="000000"/>
        </w:rPr>
        <w:t>We did not perform the search in any grey literature databases. </w:t>
      </w:r>
    </w:p>
    <w:p w14:paraId="1E39F48F" w14:textId="77777777" w:rsidR="008B778E" w:rsidRPr="006D417D" w:rsidRDefault="008B778E" w:rsidP="008B778E">
      <w:pPr>
        <w:pStyle w:val="Heading3"/>
        <w:rPr>
          <w:rFonts w:ascii="Times" w:hAnsi="Times"/>
          <w:sz w:val="32"/>
          <w:szCs w:val="32"/>
        </w:rPr>
      </w:pPr>
      <w:bookmarkStart w:id="12" w:name="_422klwbq5vbe" w:colFirst="0" w:colLast="0"/>
      <w:bookmarkEnd w:id="12"/>
      <w:r w:rsidRPr="006D417D">
        <w:rPr>
          <w:rFonts w:ascii="Times" w:hAnsi="Times"/>
          <w:sz w:val="32"/>
          <w:szCs w:val="32"/>
        </w:rPr>
        <w:lastRenderedPageBreak/>
        <w:t>Study screening</w:t>
      </w:r>
    </w:p>
    <w:p w14:paraId="3067DB28" w14:textId="25216866"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F1337B" w:rsidRPr="00F1337B">
        <w:rPr>
          <w:rFonts w:ascii="Times" w:hAnsi="Times"/>
        </w:rPr>
        <w:t>We included any text returned by the database, of any publication status, including grey literature in any language, though all texts had abstracts with an English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 xml:space="preserve">To reduce workload, we did not double-initial-screen 160 </w:t>
      </w:r>
      <w:r w:rsidR="000A09FA">
        <w:rPr>
          <w:rFonts w:ascii="Times" w:hAnsi="Times"/>
        </w:rPr>
        <w:t xml:space="preserve">remaining </w:t>
      </w:r>
      <w:r w:rsidR="003A794F" w:rsidRPr="003A794F">
        <w:rPr>
          <w:rFonts w:ascii="Times" w:hAnsi="Times"/>
        </w:rPr>
        <w:t>texts because of</w:t>
      </w:r>
      <w:r w:rsidR="000A09FA">
        <w:rPr>
          <w:rFonts w:ascii="Times" w:hAnsi="Times"/>
        </w:rPr>
        <w:t xml:space="preserve"> </w:t>
      </w:r>
      <w:r w:rsidR="003A794F" w:rsidRPr="003A794F">
        <w:rPr>
          <w:rFonts w:ascii="Times" w:hAnsi="Times"/>
        </w:rPr>
        <w:t>97% agreement rates achieved</w:t>
      </w:r>
      <w:r w:rsidR="000A09FA">
        <w:rPr>
          <w:rFonts w:ascii="Times" w:hAnsi="Times"/>
        </w:rPr>
        <w:t xml:space="preserve"> during the sample of double-screened texts. </w:t>
      </w:r>
      <w:r w:rsidRPr="006D417D">
        <w:rPr>
          <w:rFonts w:ascii="Times" w:hAnsi="Times"/>
        </w:rPr>
        <w:t>Overall, out of the 580 texts, 70 were retained (</w:t>
      </w:r>
      <w:r>
        <w:rPr>
          <w:rFonts w:ascii="Times" w:hAnsi="Times"/>
        </w:rPr>
        <w:t>Fig</w:t>
      </w:r>
      <w:r w:rsidRPr="006D417D">
        <w:rPr>
          <w:rFonts w:ascii="Times" w:hAnsi="Times"/>
        </w:rPr>
        <w:t xml:space="preserve">. S1) for the full text screening. </w:t>
      </w:r>
    </w:p>
    <w:p w14:paraId="4D26FCBF" w14:textId="3CA2342A" w:rsidR="008B778E" w:rsidRPr="006D417D" w:rsidRDefault="00531B2E" w:rsidP="008B778E">
      <w:pPr>
        <w:rPr>
          <w:rFonts w:ascii="Times" w:hAnsi="Times"/>
        </w:rPr>
      </w:pPr>
      <w:r w:rsidRPr="00531B2E">
        <w:rPr>
          <w:rFonts w:ascii="Times" w:hAnsi="Times"/>
        </w:rPr>
        <w:t>Full texts were then screened to identify articles that had included</w:t>
      </w:r>
      <w:r w:rsidR="00231C47">
        <w:rPr>
          <w:rFonts w:ascii="Times" w:hAnsi="Times"/>
        </w:rPr>
        <w:t xml:space="preserve"> four qualifiers</w:t>
      </w:r>
      <w:r w:rsidRPr="00531B2E">
        <w:rPr>
          <w:rFonts w:ascii="Times" w:hAnsi="Times"/>
        </w:rPr>
        <w:t xml:space="preserve">: 1) both genders, 2) some quantifiable metric of academic productivity measured, and 3) compared </w:t>
      </w:r>
      <w:proofErr w:type="gramStart"/>
      <w:r w:rsidR="00766F58">
        <w:rPr>
          <w:rFonts w:ascii="Times" w:hAnsi="Times"/>
        </w:rPr>
        <w:t xml:space="preserve">a </w:t>
      </w:r>
      <w:r w:rsidRPr="00531B2E">
        <w:rPr>
          <w:rFonts w:ascii="Times" w:hAnsi="Times"/>
        </w:rPr>
        <w:t>time period</w:t>
      </w:r>
      <w:proofErr w:type="gramEnd"/>
      <w:r w:rsidRPr="00531B2E">
        <w:rPr>
          <w:rFonts w:ascii="Times" w:hAnsi="Times"/>
        </w:rPr>
        <w:t xml:space="preserve"> before the pandemic with a time period during the pandemic (time periods chosen according to the authors’ discretion), 4) primary </w:t>
      </w:r>
      <w:r>
        <w:rPr>
          <w:rFonts w:ascii="Times" w:hAnsi="Times"/>
        </w:rPr>
        <w:t>data</w:t>
      </w:r>
      <w:r w:rsidRPr="00531B2E">
        <w:rPr>
          <w:rFonts w:ascii="Times" w:hAnsi="Times"/>
        </w:rPr>
        <w:t>.</w:t>
      </w:r>
      <w:r>
        <w:rPr>
          <w:rFonts w:ascii="Times" w:hAnsi="Times"/>
        </w:rPr>
        <w:t xml:space="preserve"> </w:t>
      </w:r>
      <w:r w:rsidR="005519F2">
        <w:rPr>
          <w:rFonts w:ascii="Times" w:hAnsi="Times"/>
        </w:rPr>
        <w:t>Full-text screening was conduc</w:t>
      </w:r>
      <w:r w:rsidR="00231C47">
        <w:rPr>
          <w:rFonts w:ascii="Times" w:hAnsi="Times"/>
        </w:rPr>
        <w:t>ted by recording which, if any of the four qualifiers were missing for each text in an excel spreadsheet and only performed by K.L.</w:t>
      </w:r>
      <w:r w:rsidR="002255FC">
        <w:rPr>
          <w:rFonts w:ascii="Times" w:hAnsi="Times"/>
        </w:rPr>
        <w:t xml:space="preserve"> </w:t>
      </w:r>
      <w:r w:rsidR="000474A9" w:rsidRPr="000474A9">
        <w:rPr>
          <w:rFonts w:ascii="Times" w:hAnsi="Times"/>
        </w:rPr>
        <w:t>Studies were not assigned quality weightings as there is no common standard to do this</w:t>
      </w:r>
      <w:r w:rsidR="000474A9">
        <w:rPr>
          <w:rFonts w:ascii="Times" w:hAnsi="Times"/>
        </w:rPr>
        <w:t xml:space="preserve">. </w:t>
      </w:r>
      <w:r w:rsidR="008B778E" w:rsidRPr="006D417D">
        <w:rPr>
          <w:rFonts w:ascii="Times" w:hAnsi="Times"/>
        </w:rPr>
        <w:t xml:space="preserve">Thus, 25 </w:t>
      </w:r>
      <w:r w:rsidR="00402E17">
        <w:rPr>
          <w:rFonts w:ascii="Times" w:hAnsi="Times"/>
        </w:rPr>
        <w:t>studies</w:t>
      </w:r>
      <w:r w:rsidR="008B778E"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008B778E" w:rsidRPr="006D417D">
        <w:rPr>
          <w:rFonts w:ascii="Times" w:hAnsi="Times"/>
        </w:rPr>
        <w:t xml:space="preserve"> (Fig. S1).</w:t>
      </w:r>
      <w:r w:rsidR="00E0684B">
        <w:rPr>
          <w:rFonts w:ascii="Times" w:hAnsi="Times"/>
        </w:rPr>
        <w:t xml:space="preserve"> </w:t>
      </w:r>
    </w:p>
    <w:p w14:paraId="6BBB1987" w14:textId="77777777" w:rsidR="008B778E" w:rsidRPr="006D417D" w:rsidRDefault="008B778E" w:rsidP="008B778E">
      <w:pPr>
        <w:pStyle w:val="Heading3"/>
        <w:rPr>
          <w:rFonts w:ascii="Times" w:hAnsi="Times"/>
          <w:sz w:val="32"/>
          <w:szCs w:val="32"/>
        </w:rPr>
      </w:pPr>
      <w:bookmarkStart w:id="13" w:name="_6nxcq9qql93o" w:colFirst="0" w:colLast="0"/>
      <w:bookmarkEnd w:id="13"/>
      <w:r w:rsidRPr="006D417D">
        <w:rPr>
          <w:rFonts w:ascii="Times" w:hAnsi="Times"/>
          <w:sz w:val="32"/>
          <w:szCs w:val="32"/>
        </w:rPr>
        <w:t>Iterating the search</w:t>
      </w:r>
    </w:p>
    <w:p w14:paraId="206E07C5" w14:textId="21958205" w:rsidR="00E16B0F" w:rsidRDefault="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 xml:space="preserve">Two studies with full texts in Spanish were translated to English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r w:rsidR="00A169B4">
        <w:rPr>
          <w:rFonts w:ascii="Times" w:hAnsi="Times"/>
        </w:rPr>
        <w:t xml:space="preserve"> The full PRISMA flow diagram outlining the</w:t>
      </w:r>
      <w:r w:rsidR="00A169B4" w:rsidRPr="00A169B4">
        <w:rPr>
          <w:rFonts w:ascii="Times" w:hAnsi="Times"/>
        </w:rPr>
        <w:t xml:space="preserve"> number of </w:t>
      </w:r>
      <w:r w:rsidR="00A169B4">
        <w:rPr>
          <w:rFonts w:ascii="Times" w:hAnsi="Times"/>
        </w:rPr>
        <w:t>texts</w:t>
      </w:r>
      <w:r w:rsidR="00A169B4" w:rsidRPr="00A169B4">
        <w:rPr>
          <w:rFonts w:ascii="Times" w:hAnsi="Times"/>
        </w:rPr>
        <w:t xml:space="preserve"> included at each stage in first and iterated search</w:t>
      </w:r>
      <w:r w:rsidR="00A169B4">
        <w:rPr>
          <w:rFonts w:ascii="Times" w:hAnsi="Times"/>
        </w:rPr>
        <w:t xml:space="preserve"> is found in Fig. S2.</w:t>
      </w:r>
      <w:r w:rsidR="00E16B0F">
        <w:rPr>
          <w:rFonts w:ascii="Times" w:hAnsi="Times"/>
        </w:rPr>
        <w:br w:type="page"/>
      </w:r>
    </w:p>
    <w:p w14:paraId="2D9A6510" w14:textId="38006F4F"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722799">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722799">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722799">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722799">
            <w:pPr>
              <w:rPr>
                <w:rFonts w:ascii="Times" w:hAnsi="Times"/>
              </w:rPr>
            </w:pPr>
            <w:r w:rsidRPr="006D417D">
              <w:rPr>
                <w:rFonts w:ascii="Times" w:hAnsi="Times"/>
              </w:rPr>
              <w:t>Terms</w:t>
            </w:r>
          </w:p>
        </w:tc>
      </w:tr>
      <w:tr w:rsidR="00E16B0F" w:rsidRPr="006D417D" w14:paraId="2419791B" w14:textId="77777777" w:rsidTr="00722799">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722799">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722799">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722799">
            <w:pPr>
              <w:rPr>
                <w:rFonts w:ascii="Times" w:hAnsi="Times"/>
              </w:rPr>
            </w:pPr>
            <w:r w:rsidRPr="006D417D">
              <w:rPr>
                <w:rFonts w:ascii="Times" w:hAnsi="Times"/>
              </w:rPr>
              <w:t xml:space="preserve">AND </w:t>
            </w:r>
          </w:p>
          <w:p w14:paraId="2E287B23"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722799">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722799">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722799">
            <w:pPr>
              <w:rPr>
                <w:rFonts w:ascii="Times" w:hAnsi="Times"/>
              </w:rPr>
            </w:pPr>
            <w:r w:rsidRPr="006D417D">
              <w:rPr>
                <w:rFonts w:ascii="Times" w:hAnsi="Times"/>
              </w:rPr>
              <w:t>AND</w:t>
            </w:r>
          </w:p>
          <w:p w14:paraId="3587BCD9"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722799">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722799">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722799">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722799">
            <w:pPr>
              <w:rPr>
                <w:rFonts w:ascii="Times" w:hAnsi="Times"/>
              </w:rPr>
            </w:pPr>
            <w:r w:rsidRPr="006D417D">
              <w:rPr>
                <w:rFonts w:ascii="Times" w:hAnsi="Times"/>
              </w:rPr>
              <w:t xml:space="preserve">AND </w:t>
            </w:r>
          </w:p>
          <w:p w14:paraId="3185C7EE"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722799">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722799">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722799">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722799">
            <w:pPr>
              <w:rPr>
                <w:rFonts w:ascii="Times" w:hAnsi="Times"/>
              </w:rPr>
            </w:pPr>
            <w:r w:rsidRPr="006D417D">
              <w:rPr>
                <w:rFonts w:ascii="Times" w:hAnsi="Times"/>
              </w:rPr>
              <w:t xml:space="preserve">AND </w:t>
            </w:r>
          </w:p>
          <w:p w14:paraId="1058B8F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722799">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722799">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722799">
            <w:pPr>
              <w:rPr>
                <w:rFonts w:ascii="Times" w:hAnsi="Times"/>
              </w:rPr>
            </w:pPr>
            <w:r w:rsidRPr="006D417D">
              <w:rPr>
                <w:rFonts w:ascii="Times" w:hAnsi="Times"/>
              </w:rPr>
              <w:t>AND NOT</w:t>
            </w:r>
          </w:p>
          <w:p w14:paraId="7B8A56D5" w14:textId="77777777" w:rsidR="00E16B0F" w:rsidRPr="006D417D" w:rsidRDefault="00E16B0F" w:rsidP="00722799">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56402CBB" w:rsidR="00B91C87" w:rsidRDefault="00810015" w:rsidP="003507FA">
      <w:pPr>
        <w:rPr>
          <w:rFonts w:ascii="Times" w:hAnsi="Times"/>
        </w:rPr>
      </w:pPr>
      <w:bookmarkStart w:id="14" w:name="_ge6a8ecfzimz" w:colFirst="0" w:colLast="0"/>
      <w:bookmarkEnd w:id="14"/>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2A2781">
        <w:rPr>
          <w:rFonts w:ascii="Times" w:hAnsi="Times"/>
        </w:rPr>
        <w:instrText xml:space="preserve"> ADDIN ZOTERO_ITEM CSL_CITATION {"citationID":"doKmt9Lo","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2A2781" w:rsidRPr="002A2781">
        <w:rPr>
          <w:rFonts w:ascii="Times" w:hAnsi="Times"/>
        </w:rPr>
        <w:t xml:space="preserve">(Myers </w:t>
      </w:r>
      <w:r w:rsidR="002A2781" w:rsidRPr="002A2781">
        <w:rPr>
          <w:rFonts w:ascii="Times" w:hAnsi="Times"/>
          <w:i/>
          <w:iCs/>
        </w:rPr>
        <w:t>et al.</w:t>
      </w:r>
      <w:r w:rsidR="002A2781" w:rsidRPr="002A2781">
        <w:rPr>
          <w:rFonts w:ascii="Times" w:hAnsi="Times"/>
        </w:rPr>
        <w:t xml:space="preserve">, 2020; Rodríguez-Rivero </w:t>
      </w:r>
      <w:r w:rsidR="002A2781" w:rsidRPr="002A2781">
        <w:rPr>
          <w:rFonts w:ascii="Times" w:hAnsi="Times"/>
          <w:i/>
          <w:iCs/>
        </w:rPr>
        <w:t>et al.</w:t>
      </w:r>
      <w:r w:rsidR="002A2781" w:rsidRPr="002A2781">
        <w:rPr>
          <w:rFonts w:ascii="Times" w:hAnsi="Times"/>
        </w:rPr>
        <w:t xml:space="preserve">, 2020; Barber </w:t>
      </w:r>
      <w:r w:rsidR="002A2781" w:rsidRPr="002A2781">
        <w:rPr>
          <w:rFonts w:ascii="Times" w:hAnsi="Times"/>
          <w:i/>
          <w:iCs/>
        </w:rPr>
        <w:t>et al.</w:t>
      </w:r>
      <w:r w:rsidR="002A2781" w:rsidRPr="002A2781">
        <w:rPr>
          <w:rFonts w:ascii="Times" w:hAnsi="Times"/>
        </w:rPr>
        <w:t xml:space="preserve">, 2021; Breuning </w:t>
      </w:r>
      <w:r w:rsidR="002A2781" w:rsidRPr="002A2781">
        <w:rPr>
          <w:rFonts w:ascii="Times" w:hAnsi="Times"/>
          <w:i/>
          <w:iCs/>
        </w:rPr>
        <w:t>et al.</w:t>
      </w:r>
      <w:r w:rsidR="002A2781" w:rsidRPr="002A2781">
        <w:rPr>
          <w:rFonts w:ascii="Times" w:hAnsi="Times"/>
        </w:rPr>
        <w:t xml:space="preserve">, 2021; Camerlink </w:t>
      </w:r>
      <w:r w:rsidR="002A2781" w:rsidRPr="002A2781">
        <w:rPr>
          <w:rFonts w:ascii="Times" w:hAnsi="Times"/>
          <w:i/>
          <w:iCs/>
        </w:rPr>
        <w:t>et al.</w:t>
      </w:r>
      <w:r w:rsidR="002A2781" w:rsidRPr="002A2781">
        <w:rPr>
          <w:rFonts w:ascii="Times" w:hAnsi="Times"/>
        </w:rPr>
        <w:t xml:space="preserve">, 2021; Candido </w:t>
      </w:r>
      <w:r w:rsidR="002A2781" w:rsidRPr="002A2781">
        <w:rPr>
          <w:rFonts w:ascii="Times" w:hAnsi="Times"/>
          <w:i/>
          <w:iCs/>
        </w:rPr>
        <w:t>et al.</w:t>
      </w:r>
      <w:r w:rsidR="002A2781" w:rsidRPr="002A2781">
        <w:rPr>
          <w:rFonts w:ascii="Times" w:hAnsi="Times"/>
        </w:rPr>
        <w:t xml:space="preserve">, 2021; Deryugina, Shurchkov and Stearns, 2021; Diaz </w:t>
      </w:r>
      <w:r w:rsidR="002A2781" w:rsidRPr="002A2781">
        <w:rPr>
          <w:rFonts w:ascii="Times" w:hAnsi="Times"/>
          <w:i/>
          <w:iCs/>
        </w:rPr>
        <w:t>et al.</w:t>
      </w:r>
      <w:r w:rsidR="002A2781" w:rsidRPr="002A2781">
        <w:rPr>
          <w:rFonts w:ascii="Times" w:hAnsi="Times"/>
        </w:rPr>
        <w:t xml:space="preserve">, 2021; Ellinas </w:t>
      </w:r>
      <w:r w:rsidR="002A2781" w:rsidRPr="002A2781">
        <w:rPr>
          <w:rFonts w:ascii="Times" w:hAnsi="Times"/>
          <w:i/>
          <w:iCs/>
        </w:rPr>
        <w:t>et al.</w:t>
      </w:r>
      <w:r w:rsidR="002A2781" w:rsidRPr="002A2781">
        <w:rPr>
          <w:rFonts w:ascii="Times" w:hAnsi="Times"/>
        </w:rPr>
        <w:t xml:space="preserve">, 2021; Gao </w:t>
      </w:r>
      <w:r w:rsidR="002A2781" w:rsidRPr="002A2781">
        <w:rPr>
          <w:rFonts w:ascii="Times" w:hAnsi="Times"/>
          <w:i/>
          <w:iCs/>
        </w:rPr>
        <w:t>et al.</w:t>
      </w:r>
      <w:r w:rsidR="002A2781" w:rsidRPr="002A2781">
        <w:rPr>
          <w:rFonts w:ascii="Times" w:hAnsi="Times"/>
        </w:rPr>
        <w:t xml:space="preserve">, 2021; Ghaffarizadeh </w:t>
      </w:r>
      <w:r w:rsidR="002A2781" w:rsidRPr="002A2781">
        <w:rPr>
          <w:rFonts w:ascii="Times" w:hAnsi="Times"/>
          <w:i/>
          <w:iCs/>
        </w:rPr>
        <w:t>et al.</w:t>
      </w:r>
      <w:r w:rsidR="002A2781" w:rsidRPr="002A2781">
        <w:rPr>
          <w:rFonts w:ascii="Times" w:hAnsi="Times"/>
        </w:rPr>
        <w:t xml:space="preserve">, 2021; Guintivano, Dick and Bulik, 2021; Hoggarth </w:t>
      </w:r>
      <w:r w:rsidR="002A2781" w:rsidRPr="002A2781">
        <w:rPr>
          <w:rFonts w:ascii="Times" w:hAnsi="Times"/>
          <w:i/>
          <w:iCs/>
        </w:rPr>
        <w:t>et al.</w:t>
      </w:r>
      <w:r w:rsidR="002A2781" w:rsidRPr="002A2781">
        <w:rPr>
          <w:rFonts w:ascii="Times" w:hAnsi="Times"/>
        </w:rPr>
        <w:t xml:space="preserve">, 2021; Krukowski, Jagsi and Cardel, 2021; Maguire </w:t>
      </w:r>
      <w:r w:rsidR="002A2781" w:rsidRPr="002A2781">
        <w:rPr>
          <w:rFonts w:ascii="Times" w:hAnsi="Times"/>
          <w:i/>
          <w:iCs/>
        </w:rPr>
        <w:t>et al.</w:t>
      </w:r>
      <w:r w:rsidR="002A2781" w:rsidRPr="002A2781">
        <w:rPr>
          <w:rFonts w:ascii="Times" w:hAnsi="Times"/>
        </w:rPr>
        <w:t xml:space="preserve">, 2021; Plaunova </w:t>
      </w:r>
      <w:r w:rsidR="002A2781" w:rsidRPr="002A2781">
        <w:rPr>
          <w:rFonts w:ascii="Times" w:hAnsi="Times"/>
          <w:i/>
          <w:iCs/>
        </w:rPr>
        <w:t>et al.</w:t>
      </w:r>
      <w:r w:rsidR="002A2781" w:rsidRPr="002A2781">
        <w:rPr>
          <w:rFonts w:ascii="Times" w:hAnsi="Times"/>
        </w:rPr>
        <w:t xml:space="preserve">, 2021; Shalaby, Allam and Buttorff, 2021; Staniscuaski </w:t>
      </w:r>
      <w:r w:rsidR="002A2781" w:rsidRPr="002A2781">
        <w:rPr>
          <w:rFonts w:ascii="Times" w:hAnsi="Times"/>
          <w:i/>
          <w:iCs/>
        </w:rPr>
        <w:t>et al.</w:t>
      </w:r>
      <w:r w:rsidR="002A2781" w:rsidRPr="002A2781">
        <w:rPr>
          <w:rFonts w:ascii="Times" w:hAnsi="Times"/>
        </w:rPr>
        <w:t xml:space="preserve">, 2021; Yildirim and Eslen-Ziya, 2021; Davis </w:t>
      </w:r>
      <w:r w:rsidR="002A2781" w:rsidRPr="002A2781">
        <w:rPr>
          <w:rFonts w:ascii="Times" w:hAnsi="Times"/>
          <w:i/>
          <w:iCs/>
        </w:rPr>
        <w:t>et al.</w:t>
      </w:r>
      <w:r w:rsidR="002A2781" w:rsidRPr="002A2781">
        <w:rPr>
          <w:rFonts w:ascii="Times" w:hAnsi="Times"/>
        </w:rPr>
        <w:t xml:space="preserve">, 2022; Stenson </w:t>
      </w:r>
      <w:r w:rsidR="002A2781" w:rsidRPr="002A2781">
        <w:rPr>
          <w:rFonts w:ascii="Times" w:hAnsi="Times"/>
          <w:i/>
          <w:iCs/>
        </w:rPr>
        <w:t>et al.</w:t>
      </w:r>
      <w:r w:rsidR="002A2781" w:rsidRPr="002A2781">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207B76">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webpage","abstract":"Preprints analysis suggests a disproportionate impact on early career researchers.","container-title":"Nature Index","title":"The decline of women's research production during the coronavirus pandemic","URL":"https://www.natureindex.com/news-blog/decline-women-scientist-research-publishing-production-coronavirus-pandemic","author":[{"family":"Vincent-Lamarre","given":"Philippe"},{"family":"Sugimoto","given":"Cassidy R."},{"family":"Larivière","given":"Vincent"}],"accessed":{"date-parts":[["2021",11,30]]},"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XyiyNRuq/0qxvCddI","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w:t>
      </w:r>
      <w:r w:rsidR="00F04A2D" w:rsidRPr="00F04A2D">
        <w:rPr>
          <w:rFonts w:ascii="Times" w:hAnsi="Times"/>
        </w:rPr>
        <w:lastRenderedPageBreak/>
        <w:t xml:space="preserve">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72538649" w:rsidR="008B778E" w:rsidRPr="006D417D" w:rsidRDefault="00531B2E" w:rsidP="008B778E">
      <w:pPr>
        <w:rPr>
          <w:rFonts w:ascii="Times" w:hAnsi="Times"/>
        </w:rPr>
      </w:pPr>
      <w:r w:rsidRPr="00531B2E">
        <w:rPr>
          <w:rFonts w:ascii="Times" w:hAnsi="Times"/>
          <w:b/>
        </w:rPr>
        <w:t xml:space="preserve">Effect size: </w:t>
      </w:r>
      <w:r w:rsidRPr="00531B2E">
        <w:rPr>
          <w:rFonts w:ascii="Times" w:hAnsi="Times"/>
          <w:bCs/>
        </w:rPr>
        <w:t>We extracted values needed to calculate 130 effect sizes from 55 articles investigating the effect of the pandemic on academic research productivity of both genders, comparing the productivity before and during the pandemic, using time periods chosen according to authors’ discretion</w:t>
      </w:r>
      <w:r w:rsidR="008B778E" w:rsidRPr="00531B2E">
        <w:rPr>
          <w:rFonts w:ascii="Times" w:hAnsi="Times"/>
          <w:bCs/>
        </w:rPr>
        <w:t>.</w:t>
      </w:r>
      <w:r w:rsidR="008B778E"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008B778E" w:rsidRPr="006D417D">
        <w:rPr>
          <w:rFonts w:ascii="Times" w:hAnsi="Times"/>
        </w:rPr>
        <w:t>For</w:t>
      </w:r>
      <w:r w:rsidR="0070381B">
        <w:rPr>
          <w:rFonts w:ascii="Times" w:hAnsi="Times"/>
        </w:rPr>
        <w:t xml:space="preserve"> </w:t>
      </w:r>
      <w:r w:rsidR="008B778E" w:rsidRPr="006D417D">
        <w:rPr>
          <w:rFonts w:ascii="Times" w:hAnsi="Times"/>
        </w:rPr>
        <w:t>1</w:t>
      </w:r>
      <w:r w:rsidR="005070B5">
        <w:rPr>
          <w:rFonts w:ascii="Times" w:hAnsi="Times"/>
        </w:rPr>
        <w:t>20</w:t>
      </w:r>
      <w:r w:rsidR="008B778E" w:rsidRPr="006D417D">
        <w:rPr>
          <w:rFonts w:ascii="Times" w:hAnsi="Times"/>
        </w:rPr>
        <w:t xml:space="preserve"> effect sizes, we entered summary data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1</w:t>
      </w:r>
      <w:r w:rsidR="00BA15FF">
        <w:rPr>
          <w:rFonts w:ascii="Times" w:hAnsi="Times"/>
        </w:rPr>
        <w:t>1</w:t>
      </w:r>
      <w:r w:rsidR="005070B5">
        <w:rPr>
          <w:rFonts w:ascii="Times" w:hAnsi="Times"/>
        </w:rPr>
        <w:t>7</w:t>
      </w:r>
      <w:r w:rsidR="008B778E" w:rsidRPr="006D417D">
        <w:rPr>
          <w:rFonts w:ascii="Times" w:hAnsi="Times"/>
        </w:rPr>
        <w:t xml:space="preserve">) or </w:t>
      </w:r>
      <w:r w:rsidR="00BF7F0E">
        <w:rPr>
          <w:rFonts w:ascii="Times" w:hAnsi="Times"/>
        </w:rPr>
        <w:t xml:space="preserve">simple </w:t>
      </w:r>
      <w:r w:rsidR="008B778E" w:rsidRPr="006D417D">
        <w:rPr>
          <w:rFonts w:ascii="Times" w:hAnsi="Times"/>
        </w:rPr>
        <w:t xml:space="preserve">statistical </w:t>
      </w:r>
      <w:r w:rsidR="00BF7F0E">
        <w:rPr>
          <w:rFonts w:ascii="Times" w:hAnsi="Times"/>
        </w:rPr>
        <w:t>tests</w:t>
      </w:r>
      <w:r w:rsidR="008B778E" w:rsidRPr="006D417D">
        <w:rPr>
          <w:rFonts w:ascii="Times" w:hAnsi="Times"/>
        </w:rPr>
        <w:t xml:space="preserve">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 xml:space="preserve">3) into Campbell collaboration’s effect size calculator </w:t>
      </w:r>
      <w:r w:rsidR="008B778E"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008B778E" w:rsidRPr="006D417D">
        <w:rPr>
          <w:rFonts w:ascii="Times" w:hAnsi="Times"/>
        </w:rPr>
        <w:fldChar w:fldCharType="separate"/>
      </w:r>
      <w:r w:rsidR="00A70F4E">
        <w:rPr>
          <w:rFonts w:ascii="Times" w:hAnsi="Times"/>
        </w:rPr>
        <w:t>(Wilson, 2019)</w:t>
      </w:r>
      <w:r w:rsidR="008B778E" w:rsidRPr="006D417D">
        <w:rPr>
          <w:rFonts w:ascii="Times" w:hAnsi="Times"/>
        </w:rPr>
        <w:fldChar w:fldCharType="end"/>
      </w:r>
      <w:r w:rsidR="008B778E" w:rsidRPr="006D417D">
        <w:rPr>
          <w:rFonts w:ascii="Times" w:hAnsi="Times"/>
        </w:rPr>
        <w:t xml:space="preserve"> to calculate a standardised mean difference (d) effect size. For effect sizes calculated using summary data, </w:t>
      </w:r>
      <w:r w:rsidR="00BA15FF">
        <w:rPr>
          <w:rFonts w:ascii="Times" w:hAnsi="Times"/>
        </w:rPr>
        <w:t>9</w:t>
      </w:r>
      <w:r w:rsidR="001F1056">
        <w:rPr>
          <w:rFonts w:ascii="Times" w:hAnsi="Times"/>
        </w:rPr>
        <w:t>9</w:t>
      </w:r>
      <w:r w:rsidR="008B778E"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w:t>
      </w:r>
      <w:r w:rsidR="00BF7F0E">
        <w:rPr>
          <w:rFonts w:ascii="Times" w:hAnsi="Times"/>
        </w:rPr>
        <w:t>reported simple</w:t>
      </w:r>
      <w:r w:rsidR="008B778E" w:rsidRPr="006D417D">
        <w:rPr>
          <w:rFonts w:ascii="Times" w:hAnsi="Times"/>
        </w:rPr>
        <w:t xml:space="preserve">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10 effect sizes were calculated by obtaining raw numbers from graphs, estimated using Adobe Acrobat’s measure tool (</w:t>
      </w:r>
      <w:r w:rsidR="00F73FDE">
        <w:rPr>
          <w:rFonts w:ascii="Times" w:hAnsi="Times"/>
        </w:rPr>
        <w:t>Supplementary file 2</w:t>
      </w:r>
      <w:r w:rsidR="0072412F">
        <w:rPr>
          <w:rFonts w:ascii="Times" w:hAnsi="Times"/>
        </w:rPr>
        <w:t xml:space="preserve">, </w:t>
      </w:r>
      <w:r w:rsidR="0072412F" w:rsidRPr="00220F2F">
        <w:rPr>
          <w:rFonts w:ascii="Times" w:hAnsi="Times"/>
        </w:rPr>
        <w:t>“Calculations”</w:t>
      </w:r>
      <w:r w:rsidR="00220F2F" w:rsidRPr="00220F2F">
        <w:rPr>
          <w:rFonts w:ascii="Times" w:hAnsi="Times"/>
        </w:rPr>
        <w:t xml:space="preserve"> sheet</w:t>
      </w:r>
      <w:r w:rsidR="00034ACE">
        <w:rPr>
          <w:rFonts w:ascii="Times" w:hAnsi="Times"/>
        </w:rPr>
        <w:t>).</w:t>
      </w:r>
      <w:r w:rsidR="00034ACE" w:rsidRPr="006D417D">
        <w:rPr>
          <w:rFonts w:ascii="Times" w:hAnsi="Times"/>
        </w:rPr>
        <w:t xml:space="preserve"> </w:t>
      </w:r>
      <w:r w:rsidR="008B778E" w:rsidRPr="006D417D">
        <w:rPr>
          <w:rFonts w:ascii="Times" w:hAnsi="Times"/>
        </w:rPr>
        <w:t xml:space="preserve">Two effect sizes </w:t>
      </w:r>
      <w:r w:rsidR="008B778E"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8B778E"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008B778E" w:rsidRPr="006D417D">
        <w:rPr>
          <w:rFonts w:ascii="Times" w:hAnsi="Times"/>
        </w:rPr>
        <w:fldChar w:fldCharType="end"/>
      </w:r>
      <w:r w:rsidR="008B778E" w:rsidRPr="006D417D">
        <w:rPr>
          <w:rFonts w:ascii="Times" w:hAnsi="Times"/>
        </w:rPr>
        <w:t xml:space="preserve"> were calculated using sample sizes obtained by personal correspondence</w:t>
      </w:r>
      <w:r w:rsidR="00BF7F0E">
        <w:rPr>
          <w:rFonts w:ascii="Times" w:hAnsi="Times"/>
        </w:rPr>
        <w:t xml:space="preserve"> with the article authors</w:t>
      </w:r>
      <w:r w:rsidR="008B778E" w:rsidRPr="006D417D">
        <w:rPr>
          <w:rFonts w:ascii="Times" w:hAnsi="Times"/>
        </w:rPr>
        <w:t>.</w:t>
      </w:r>
      <w:r w:rsidR="00BF7F0E" w:rsidRPr="00BF7F0E">
        <w:rPr>
          <w:rFonts w:ascii="Times" w:hAnsi="Times"/>
        </w:rPr>
        <w:t xml:space="preserve"> Six studies investigated numbers of articles at different time points </w:t>
      </w:r>
      <w:proofErr w:type="gramStart"/>
      <w:r w:rsidR="00BF7F0E" w:rsidRPr="00BF7F0E">
        <w:rPr>
          <w:rFonts w:ascii="Times" w:hAnsi="Times"/>
        </w:rPr>
        <w:t>during the course of</w:t>
      </w:r>
      <w:proofErr w:type="gramEnd"/>
      <w:r w:rsidR="00BF7F0E" w:rsidRPr="00BF7F0E">
        <w:rPr>
          <w:rFonts w:ascii="Times" w:hAnsi="Times"/>
        </w:rPr>
        <w:t xml:space="preserve"> the pandemic. From these studies, we calculated 30 effect sizes using numbers of articles across the entire pandemic period.</w:t>
      </w:r>
      <w:r w:rsidR="00BF7F0E">
        <w:rPr>
          <w:rFonts w:ascii="Times" w:hAnsi="Times"/>
        </w:rPr>
        <w:t xml:space="preserve"> </w:t>
      </w:r>
      <w:r w:rsidR="008B778E" w:rsidRPr="006D417D">
        <w:rPr>
          <w:rFonts w:ascii="Times" w:hAnsi="Times"/>
        </w:rPr>
        <w:t xml:space="preserve">We calculated multiple effect sizes from one study if they were </w:t>
      </w:r>
      <w:r w:rsidR="00BF7F0E">
        <w:rPr>
          <w:rFonts w:ascii="Times" w:hAnsi="Times"/>
        </w:rPr>
        <w:t>referring to</w:t>
      </w:r>
      <w:r w:rsidR="008B778E" w:rsidRPr="006D417D">
        <w:rPr>
          <w:rFonts w:ascii="Times" w:hAnsi="Times"/>
        </w:rPr>
        <w:t xml:space="preserve">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008B778E"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605671BF"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w:t>
      </w:r>
      <w:r w:rsidR="00F02ACA">
        <w:rPr>
          <w:rFonts w:ascii="Times" w:hAnsi="Times"/>
        </w:rPr>
        <w:t>-</w:t>
      </w:r>
      <w:r w:rsidRPr="006D417D">
        <w:rPr>
          <w:rFonts w:ascii="Times" w:hAnsi="Times"/>
        </w:rPr>
        <w:t xml:space="preserve">studies, </w:t>
      </w:r>
      <w:r w:rsidR="00EE2B72">
        <w:rPr>
          <w:rFonts w:ascii="Times" w:hAnsi="Times"/>
        </w:rPr>
        <w:t xml:space="preserve">N = </w:t>
      </w:r>
      <w:r w:rsidRPr="006D417D">
        <w:rPr>
          <w:rFonts w:ascii="Times" w:hAnsi="Times"/>
        </w:rPr>
        <w:t>23 effect sizes) or from the number of articles submitted or published (article</w:t>
      </w:r>
      <w:r w:rsidR="00003BF2">
        <w:rPr>
          <w:rFonts w:ascii="Times" w:hAnsi="Times"/>
        </w:rPr>
        <w:t>-</w:t>
      </w:r>
      <w:r w:rsidRPr="006D417D">
        <w:rPr>
          <w:rFonts w:ascii="Times" w:hAnsi="Times"/>
        </w:rPr>
        <w:t xml:space="preserve">studies, </w:t>
      </w:r>
      <w:r w:rsidR="00EE2B72">
        <w:rPr>
          <w:rFonts w:ascii="Times" w:hAnsi="Times"/>
        </w:rPr>
        <w:t xml:space="preserve">N = </w:t>
      </w:r>
      <w:r w:rsidR="001A4DBE">
        <w:rPr>
          <w:rFonts w:ascii="Times" w:hAnsi="Times"/>
        </w:rPr>
        <w:t>107</w:t>
      </w:r>
      <w:r w:rsidR="00531B2E">
        <w:rPr>
          <w:rFonts w:ascii="Times" w:hAnsi="Times"/>
        </w:rPr>
        <w:t xml:space="preserve"> effect sizes</w:t>
      </w:r>
      <w:r w:rsidRPr="006D417D">
        <w:rPr>
          <w:rFonts w:ascii="Times" w:hAnsi="Times"/>
        </w:rPr>
        <w:t xml:space="preserve">). </w:t>
      </w:r>
      <w:r w:rsidR="00810CDE">
        <w:rPr>
          <w:rFonts w:ascii="Times" w:hAnsi="Times"/>
        </w:rPr>
        <w:t>Survey-studies</w:t>
      </w:r>
      <w:r w:rsidRPr="006D417D">
        <w:rPr>
          <w:rFonts w:ascii="Times" w:hAnsi="Times"/>
        </w:rPr>
        <w:t xml:space="preserve"> measured change in research productivity during the pandemic for each gender based on academics self-reporting their gender and change in general productivity (</w:t>
      </w:r>
      <w:r w:rsidR="00EE2B72">
        <w:rPr>
          <w:rFonts w:ascii="Times" w:hAnsi="Times"/>
        </w:rPr>
        <w:t xml:space="preserve">N = </w:t>
      </w:r>
      <w:r w:rsidRPr="006D417D">
        <w:rPr>
          <w:rFonts w:ascii="Times" w:hAnsi="Times"/>
        </w:rPr>
        <w:t>11</w:t>
      </w:r>
      <w:r w:rsidR="00531B2E">
        <w:rPr>
          <w:rFonts w:ascii="Times" w:hAnsi="Times"/>
        </w:rPr>
        <w:t xml:space="preserve"> effect sizes</w:t>
      </w:r>
      <w:r w:rsidRPr="006D417D">
        <w:rPr>
          <w:rFonts w:ascii="Times" w:hAnsi="Times"/>
        </w:rPr>
        <w:t>), number of submissions (</w:t>
      </w:r>
      <w:r w:rsidR="00EE2B72">
        <w:rPr>
          <w:rFonts w:ascii="Times" w:hAnsi="Times"/>
        </w:rPr>
        <w:t>N =</w:t>
      </w:r>
      <w:r w:rsidRPr="006D417D">
        <w:rPr>
          <w:rFonts w:ascii="Times" w:hAnsi="Times"/>
        </w:rPr>
        <w:t>5</w:t>
      </w:r>
      <w:r w:rsidR="00EE2B72">
        <w:rPr>
          <w:rFonts w:ascii="Times" w:hAnsi="Times"/>
        </w:rPr>
        <w:t xml:space="preserve"> </w:t>
      </w:r>
      <w:r w:rsidR="00531B2E">
        <w:rPr>
          <w:rFonts w:ascii="Times" w:hAnsi="Times"/>
        </w:rPr>
        <w:t>effect sizes</w:t>
      </w:r>
      <w:r w:rsidRPr="006D417D">
        <w:rPr>
          <w:rFonts w:ascii="Times" w:hAnsi="Times"/>
        </w:rPr>
        <w:t>), research time (</w:t>
      </w:r>
      <w:r w:rsidR="00EE2B72">
        <w:rPr>
          <w:rFonts w:ascii="Times" w:hAnsi="Times"/>
        </w:rPr>
        <w:t xml:space="preserve">N = </w:t>
      </w:r>
      <w:r w:rsidRPr="006D417D">
        <w:rPr>
          <w:rFonts w:ascii="Times" w:hAnsi="Times"/>
        </w:rPr>
        <w:t>4</w:t>
      </w:r>
      <w:r w:rsidR="00531B2E">
        <w:rPr>
          <w:rFonts w:ascii="Times" w:hAnsi="Times"/>
        </w:rPr>
        <w:t xml:space="preserve"> effect sizes</w:t>
      </w:r>
      <w:r w:rsidRPr="006D417D">
        <w:rPr>
          <w:rFonts w:ascii="Times" w:hAnsi="Times"/>
        </w:rPr>
        <w:t>), number of project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burn-out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or job los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xml:space="preserve">).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56465677"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w:t>
      </w:r>
      <w:r w:rsidRPr="006D417D">
        <w:rPr>
          <w:rFonts w:ascii="Times" w:hAnsi="Times"/>
        </w:rPr>
        <w:t>studies (</w:t>
      </w:r>
      <w:r w:rsidR="00EE2B72">
        <w:rPr>
          <w:rFonts w:ascii="Times" w:hAnsi="Times"/>
        </w:rPr>
        <w:t xml:space="preserve">N = </w:t>
      </w:r>
      <w:r w:rsidR="001A4DBE">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w:t>
      </w:r>
      <w:r w:rsidR="00EE2B72">
        <w:rPr>
          <w:rFonts w:ascii="Times" w:hAnsi="Times"/>
        </w:rPr>
        <w:t xml:space="preserve">N = </w:t>
      </w:r>
      <w:r w:rsidR="001A4DBE">
        <w:rPr>
          <w:rFonts w:ascii="Times" w:hAnsi="Times"/>
        </w:rPr>
        <w:t>44</w:t>
      </w:r>
      <w:r w:rsidR="00531B2E" w:rsidRPr="00531B2E">
        <w:rPr>
          <w:rFonts w:ascii="Times" w:hAnsi="Times"/>
        </w:rPr>
        <w:t xml:space="preserve"> </w:t>
      </w:r>
      <w:r w:rsidR="00531B2E">
        <w:rPr>
          <w:rFonts w:ascii="Times" w:hAnsi="Times"/>
        </w:rPr>
        <w:t>effect sizes</w:t>
      </w:r>
      <w:r w:rsidRPr="006D417D">
        <w:rPr>
          <w:rFonts w:ascii="Times" w:hAnsi="Times"/>
        </w:rPr>
        <w:t>), Technology, Engineering, Mathematics, Chemistry and Physics</w:t>
      </w:r>
      <w:r w:rsidR="00DE2BAC">
        <w:rPr>
          <w:rFonts w:ascii="Times" w:hAnsi="Times"/>
        </w:rPr>
        <w:t xml:space="preserve"> (</w:t>
      </w:r>
      <w:r w:rsidR="00EE2B72">
        <w:rPr>
          <w:rFonts w:ascii="Times" w:hAnsi="Times"/>
        </w:rPr>
        <w:t>N =</w:t>
      </w:r>
      <w:r w:rsidR="001A4DBE">
        <w:rPr>
          <w:rFonts w:ascii="Times" w:hAnsi="Times"/>
        </w:rPr>
        <w:t>20</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S</w:t>
      </w:r>
      <w:r w:rsidRPr="006D417D">
        <w:rPr>
          <w:rFonts w:ascii="Times" w:hAnsi="Times"/>
        </w:rPr>
        <w:t>ocial sciences (</w:t>
      </w:r>
      <w:r w:rsidR="00EE2B72">
        <w:rPr>
          <w:rFonts w:ascii="Times" w:hAnsi="Times"/>
        </w:rPr>
        <w:t>N =</w:t>
      </w:r>
      <w:r w:rsidRPr="006D417D">
        <w:rPr>
          <w:rFonts w:ascii="Times" w:hAnsi="Times"/>
        </w:rPr>
        <w:t>1</w:t>
      </w:r>
      <w:r w:rsidR="0048649A">
        <w:rPr>
          <w:rFonts w:ascii="Times" w:hAnsi="Times"/>
        </w:rPr>
        <w:t>6</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B</w:t>
      </w:r>
      <w:r w:rsidRPr="006D417D">
        <w:rPr>
          <w:rFonts w:ascii="Times" w:hAnsi="Times"/>
        </w:rPr>
        <w:t>iological sciences (</w:t>
      </w:r>
      <w:r w:rsidR="00EE2B72">
        <w:rPr>
          <w:rFonts w:ascii="Times" w:hAnsi="Times"/>
        </w:rPr>
        <w:t xml:space="preserve">N = </w:t>
      </w:r>
      <w:r w:rsidRPr="006D417D">
        <w:rPr>
          <w:rFonts w:ascii="Times" w:hAnsi="Times"/>
        </w:rPr>
        <w:t>1</w:t>
      </w:r>
      <w:r w:rsidR="0048649A">
        <w:rPr>
          <w:rFonts w:ascii="Times" w:hAnsi="Times"/>
        </w:rPr>
        <w:t>7</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034ACE">
        <w:rPr>
          <w:rFonts w:ascii="Times" w:hAnsi="Times"/>
        </w:rPr>
        <w:t>M</w:t>
      </w:r>
      <w:r w:rsidRPr="006D417D">
        <w:rPr>
          <w:rFonts w:ascii="Times" w:hAnsi="Times"/>
        </w:rPr>
        <w:t>ultidisciplinary (</w:t>
      </w:r>
      <w:r w:rsidR="00EE2B72">
        <w:rPr>
          <w:rFonts w:ascii="Times" w:hAnsi="Times"/>
        </w:rPr>
        <w:t xml:space="preserve">N = </w:t>
      </w:r>
      <w:r w:rsidR="0048649A">
        <w:rPr>
          <w:rFonts w:ascii="Times" w:hAnsi="Times"/>
        </w:rPr>
        <w:t>10</w:t>
      </w:r>
      <w:r w:rsidR="00531B2E" w:rsidRPr="00531B2E">
        <w:rPr>
          <w:rFonts w:ascii="Times" w:hAnsi="Times"/>
        </w:rPr>
        <w:t xml:space="preserve"> </w:t>
      </w:r>
      <w:r w:rsidR="00531B2E">
        <w:rPr>
          <w:rFonts w:ascii="Times" w:hAnsi="Times"/>
        </w:rPr>
        <w:t>effect sizes</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660F3F2B" w14:textId="327B0D6A" w:rsidR="008B778E" w:rsidRDefault="00270131" w:rsidP="008B778E">
      <w:pPr>
        <w:rPr>
          <w:color w:val="000000"/>
        </w:rPr>
      </w:pPr>
      <w:r>
        <w:rPr>
          <w:b/>
          <w:bCs/>
          <w:color w:val="000000"/>
        </w:rPr>
        <w:t>Previous gender disparity</w:t>
      </w:r>
      <w:r>
        <w:rPr>
          <w:color w:val="000000"/>
        </w:rPr>
        <w:t>: For the article</w:t>
      </w:r>
      <w:r w:rsidR="00F02ACA">
        <w:rPr>
          <w:color w:val="000000"/>
        </w:rPr>
        <w:t>-</w:t>
      </w:r>
      <w:r>
        <w:rPr>
          <w:color w:val="000000"/>
        </w:rPr>
        <w:t>studies with available data (</w:t>
      </w:r>
      <w:r w:rsidR="00EE2B72">
        <w:rPr>
          <w:color w:val="000000"/>
        </w:rPr>
        <w:t xml:space="preserve">N = </w:t>
      </w:r>
      <w:r>
        <w:rPr>
          <w:color w:val="000000"/>
        </w:rPr>
        <w:t>99</w:t>
      </w:r>
      <w:r w:rsidR="00531B2E" w:rsidRPr="00531B2E">
        <w:rPr>
          <w:rFonts w:ascii="Times" w:hAnsi="Times"/>
        </w:rPr>
        <w:t xml:space="preserve"> </w:t>
      </w:r>
      <w:r w:rsidR="00531B2E">
        <w:rPr>
          <w:rFonts w:ascii="Times" w:hAnsi="Times"/>
        </w:rPr>
        <w:t>effect sizes</w:t>
      </w:r>
      <w:r>
        <w:rPr>
          <w:color w:val="000000"/>
        </w:rPr>
        <w:t>), we recorded the number of female and male authors before the pandemic, as defined by the time-period sampled in the respective study and use this ratio as a proxy for size of the previous gender disparity in that population sampled.</w:t>
      </w:r>
    </w:p>
    <w:p w14:paraId="180DC3DD" w14:textId="77777777" w:rsidR="00270131" w:rsidRPr="006D417D" w:rsidRDefault="00270131" w:rsidP="008B778E">
      <w:pPr>
        <w:rPr>
          <w:rFonts w:ascii="Times" w:hAnsi="Times"/>
        </w:rPr>
      </w:pPr>
    </w:p>
    <w:p w14:paraId="71F74A08" w14:textId="366342A3"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studies (</w:t>
      </w:r>
      <w:r w:rsidR="00EE2B72">
        <w:rPr>
          <w:rFonts w:ascii="Times" w:hAnsi="Times"/>
        </w:rPr>
        <w:t xml:space="preserve">N = </w:t>
      </w:r>
      <w:r w:rsidR="0048649A">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we recorded whether first (</w:t>
      </w:r>
      <w:r w:rsidR="00EE2B72">
        <w:rPr>
          <w:rFonts w:ascii="Times" w:hAnsi="Times"/>
        </w:rPr>
        <w:t xml:space="preserve">N = </w:t>
      </w:r>
      <w:r w:rsidR="00761A96">
        <w:rPr>
          <w:rFonts w:ascii="Times" w:hAnsi="Times"/>
        </w:rPr>
        <w:t>5</w:t>
      </w:r>
      <w:r w:rsidRPr="006D417D">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middle (</w:t>
      </w:r>
      <w:r w:rsidR="00EE2B72">
        <w:rPr>
          <w:rFonts w:ascii="Times" w:hAnsi="Times"/>
        </w:rPr>
        <w:t xml:space="preserve">N = </w:t>
      </w:r>
      <w:r w:rsidRPr="006D417D">
        <w:rPr>
          <w:rFonts w:ascii="Times" w:hAnsi="Times"/>
        </w:rPr>
        <w:t>3</w:t>
      </w:r>
      <w:r w:rsidR="00531B2E" w:rsidRPr="00531B2E">
        <w:rPr>
          <w:rFonts w:ascii="Times" w:hAnsi="Times"/>
        </w:rPr>
        <w:t xml:space="preserve"> </w:t>
      </w:r>
      <w:r w:rsidR="00531B2E">
        <w:rPr>
          <w:rFonts w:ascii="Times" w:hAnsi="Times"/>
        </w:rPr>
        <w:t>effect sizes</w:t>
      </w:r>
      <w:r w:rsidRPr="006D417D">
        <w:rPr>
          <w:rFonts w:ascii="Times" w:hAnsi="Times"/>
        </w:rPr>
        <w:t>), last (</w:t>
      </w:r>
      <w:r w:rsidR="00EE2B72">
        <w:rPr>
          <w:rFonts w:ascii="Times" w:hAnsi="Times"/>
        </w:rPr>
        <w:t xml:space="preserve">N = </w:t>
      </w:r>
      <w:r w:rsidRPr="006D417D">
        <w:rPr>
          <w:rFonts w:ascii="Times" w:hAnsi="Times"/>
        </w:rPr>
        <w:t>2</w:t>
      </w:r>
      <w:r w:rsidR="00761A96">
        <w:rPr>
          <w:rFonts w:ascii="Times" w:hAnsi="Times"/>
        </w:rPr>
        <w:t>1</w:t>
      </w:r>
      <w:r w:rsidR="00531B2E" w:rsidRPr="00531B2E">
        <w:rPr>
          <w:rFonts w:ascii="Times" w:hAnsi="Times"/>
        </w:rPr>
        <w:t xml:space="preserve"> </w:t>
      </w:r>
      <w:r w:rsidR="00531B2E">
        <w:rPr>
          <w:rFonts w:ascii="Times" w:hAnsi="Times"/>
        </w:rPr>
        <w:t>effect sizes</w:t>
      </w:r>
      <w:r w:rsidRPr="006D417D">
        <w:rPr>
          <w:rFonts w:ascii="Times" w:hAnsi="Times"/>
        </w:rPr>
        <w:t>), corresponding (</w:t>
      </w:r>
      <w:r w:rsidR="00EE2B72">
        <w:rPr>
          <w:rFonts w:ascii="Times" w:hAnsi="Times"/>
        </w:rPr>
        <w:t xml:space="preserve">N = </w:t>
      </w:r>
      <w:r w:rsidRPr="006D417D">
        <w:rPr>
          <w:rFonts w:ascii="Times" w:hAnsi="Times"/>
        </w:rPr>
        <w:t>1</w:t>
      </w:r>
      <w:r w:rsidR="00761A96">
        <w:rPr>
          <w:rFonts w:ascii="Times" w:hAnsi="Times"/>
        </w:rPr>
        <w:t>5</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27384C">
        <w:rPr>
          <w:rFonts w:ascii="Times" w:hAnsi="Times"/>
        </w:rPr>
        <w:t>any</w:t>
      </w:r>
      <w:r w:rsidRPr="006D417D">
        <w:rPr>
          <w:rFonts w:ascii="Times" w:hAnsi="Times"/>
        </w:rPr>
        <w:t xml:space="preserve"> (</w:t>
      </w:r>
      <w:r w:rsidR="00EE2B72">
        <w:rPr>
          <w:rFonts w:ascii="Times" w:hAnsi="Times"/>
        </w:rPr>
        <w:t xml:space="preserve">N = </w:t>
      </w:r>
      <w:r w:rsidRPr="006D417D">
        <w:rPr>
          <w:rFonts w:ascii="Times" w:hAnsi="Times"/>
        </w:rPr>
        <w:t>1</w:t>
      </w:r>
      <w:r w:rsidR="00761A96">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authors</w:t>
      </w:r>
      <w:r w:rsidR="0027384C">
        <w:rPr>
          <w:rFonts w:ascii="Times" w:hAnsi="Times"/>
        </w:rPr>
        <w:t>hip positions</w:t>
      </w:r>
      <w:r w:rsidRPr="006D417D">
        <w:rPr>
          <w:rFonts w:ascii="Times" w:hAnsi="Times"/>
        </w:rPr>
        <w:t xml:space="preserve">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21DC3624" w:rsidR="005D211B" w:rsidRPr="00C7300C" w:rsidRDefault="00664B45" w:rsidP="008B778E">
      <w:pPr>
        <w:rPr>
          <w:rFonts w:ascii="Times" w:hAnsi="Times"/>
        </w:rPr>
      </w:pPr>
      <w:r w:rsidRPr="00664B45">
        <w:rPr>
          <w:rFonts w:ascii="Times" w:hAnsi="Times"/>
        </w:rPr>
        <w:t xml:space="preserve">We also extracted data for the following variables to enable description of the datasets: </w:t>
      </w:r>
      <w:r w:rsidR="00434245">
        <w:rPr>
          <w:rFonts w:ascii="Times" w:hAnsi="Times"/>
        </w:rPr>
        <w:t>timeframe</w:t>
      </w:r>
      <w:r w:rsidR="00020A74">
        <w:rPr>
          <w:rFonts w:ascii="Times" w:hAnsi="Times"/>
        </w:rPr>
        <w:t xml:space="preserve"> before the pandemic; </w:t>
      </w:r>
      <w:r w:rsidR="00434245">
        <w:rPr>
          <w:rFonts w:ascii="Times" w:hAnsi="Times"/>
        </w:rPr>
        <w:t>timeframe</w:t>
      </w:r>
      <w:r w:rsidR="00020A74">
        <w:rPr>
          <w:rFonts w:ascii="Times" w:hAnsi="Times"/>
        </w:rPr>
        <w:t xml:space="preserve"> during the pandemic; geographic region; data availability for gender and geographic region interaction effect; data availability for gender and career stage/age interaction effect; data availability for gender and parent status interaction effect; gender assignment accuracy threshold for</w:t>
      </w:r>
      <w:r w:rsidR="002A2781">
        <w:rPr>
          <w:rFonts w:ascii="Times" w:hAnsi="Times"/>
        </w:rPr>
        <w:t xml:space="preserve"> </w:t>
      </w:r>
      <w:r w:rsidR="0050361C">
        <w:rPr>
          <w:rFonts w:ascii="Times" w:hAnsi="Times"/>
        </w:rPr>
        <w:t>article-studies</w:t>
      </w:r>
      <w:r w:rsidR="00020A74">
        <w:rPr>
          <w:rFonts w:ascii="Times" w:hAnsi="Times"/>
        </w:rPr>
        <w:t xml:space="preserve"> and gender inference method used</w:t>
      </w:r>
      <w:r w:rsidR="00231C47">
        <w:rPr>
          <w:rFonts w:ascii="Times" w:hAnsi="Times"/>
        </w:rPr>
        <w:t xml:space="preserve">. </w:t>
      </w:r>
      <w:r w:rsidR="00231C47" w:rsidRPr="00231C47">
        <w:rPr>
          <w:rFonts w:ascii="Times" w:hAnsi="Times"/>
        </w:rPr>
        <w:t>Please see Supplementary file 2</w:t>
      </w:r>
      <w:r w:rsidR="00231C47" w:rsidRPr="00220F2F">
        <w:rPr>
          <w:rFonts w:ascii="Times" w:hAnsi="Times"/>
        </w:rPr>
        <w:t>, “Variables”</w:t>
      </w:r>
      <w:r w:rsidR="00231C47" w:rsidRPr="00231C47">
        <w:rPr>
          <w:rFonts w:ascii="Times" w:hAnsi="Times"/>
        </w:rPr>
        <w:t xml:space="preserve"> sheet, for description</w:t>
      </w:r>
      <w:r w:rsidR="00231C47">
        <w:rPr>
          <w:rFonts w:ascii="Times" w:hAnsi="Times"/>
        </w:rPr>
        <w:t>s</w:t>
      </w:r>
      <w:r w:rsidR="00231C47" w:rsidRPr="00231C47">
        <w:rPr>
          <w:rFonts w:ascii="Times" w:hAnsi="Times"/>
        </w:rPr>
        <w:t xml:space="preserve"> of all the variables</w:t>
      </w:r>
    </w:p>
    <w:p w14:paraId="4B775D70" w14:textId="391F706A" w:rsidR="008B778E" w:rsidRPr="006D417D" w:rsidRDefault="008B778E" w:rsidP="008B778E">
      <w:pPr>
        <w:pStyle w:val="Heading3"/>
        <w:rPr>
          <w:rFonts w:ascii="Times" w:hAnsi="Times"/>
          <w:sz w:val="32"/>
          <w:szCs w:val="32"/>
        </w:rPr>
      </w:pPr>
      <w:bookmarkStart w:id="15" w:name="_fes1m4wtyv60" w:colFirst="0" w:colLast="0"/>
      <w:bookmarkEnd w:id="15"/>
      <w:r w:rsidRPr="006D417D">
        <w:rPr>
          <w:rFonts w:ascii="Times" w:hAnsi="Times"/>
          <w:sz w:val="32"/>
          <w:szCs w:val="32"/>
        </w:rPr>
        <w:t>Analyses</w:t>
      </w:r>
    </w:p>
    <w:p w14:paraId="3D485E44" w14:textId="5191A231"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w:t>
      </w:r>
      <w:r w:rsidR="00270131">
        <w:rPr>
          <w:rFonts w:ascii="Times" w:hAnsi="Times"/>
        </w:rPr>
        <w:t xml:space="preserve">funnel and forest </w:t>
      </w:r>
      <w:r w:rsidRPr="006D417D">
        <w:rPr>
          <w:rFonts w:ascii="Times" w:hAnsi="Times"/>
        </w:rPr>
        <w:t xml:space="preserve">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2F717BA9" w14:textId="690A7E76" w:rsidR="005045D6" w:rsidRDefault="008B778E" w:rsidP="001B47E9">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r w:rsidRPr="006D417D">
        <w:rPr>
          <w:rFonts w:ascii="Times" w:hAnsi="Times"/>
        </w:rPr>
        <w:t xml:space="preserve">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w:t>
      </w:r>
      <w:r w:rsidR="0050361C">
        <w:rPr>
          <w:rFonts w:ascii="Times" w:hAnsi="Times"/>
        </w:rPr>
        <w:t xml:space="preserve"> article-studies</w:t>
      </w:r>
      <w:r w:rsidRPr="006D417D">
        <w:rPr>
          <w:rFonts w:ascii="Times" w:hAnsi="Times"/>
        </w:rPr>
        <w:t xml:space="preserve"> because this effect size was obtained by personal correspondence clarifying the sample sizes used in the study, which we assume was verified. We tested prediction 2a in a model investigating research field as a moderator of effect size for</w:t>
      </w:r>
      <w:r w:rsidR="0050361C">
        <w:rPr>
          <w:rFonts w:ascii="Times" w:hAnsi="Times"/>
        </w:rPr>
        <w:t xml:space="preserve"> article-studies</w:t>
      </w:r>
      <w:r w:rsidRPr="006D417D">
        <w:rPr>
          <w:rFonts w:ascii="Times" w:hAnsi="Times"/>
        </w:rPr>
        <w:t xml:space="preserve">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t>
      </w:r>
      <w:r w:rsidR="008F0B75" w:rsidRPr="008F0B75">
        <w:rPr>
          <w:rFonts w:ascii="Times" w:hAnsi="Times"/>
        </w:rPr>
        <w:t>which investigates whether small studies have large effect sizes, including research productivity measure as a moderator because of differences in sample size between</w:t>
      </w:r>
      <w:r w:rsidR="0050361C">
        <w:rPr>
          <w:rFonts w:ascii="Times" w:hAnsi="Times"/>
        </w:rPr>
        <w:t xml:space="preserve"> article-studies</w:t>
      </w:r>
      <w:r w:rsidR="008F0B75" w:rsidRPr="008F0B75">
        <w:rPr>
          <w:rFonts w:ascii="Times" w:hAnsi="Times"/>
        </w:rPr>
        <w:t xml:space="preserve"> and </w:t>
      </w:r>
      <w:r w:rsidR="00810CDE">
        <w:rPr>
          <w:rFonts w:ascii="Times" w:hAnsi="Times"/>
        </w:rPr>
        <w:t>survey-studies</w:t>
      </w:r>
      <w:r w:rsidR="008F0B75" w:rsidRPr="008F0B75">
        <w:rPr>
          <w:rFonts w:ascii="Times" w:hAnsi="Times"/>
        </w:rPr>
        <w:t>. We</w:t>
      </w:r>
      <w:r w:rsidR="008F0B75">
        <w:rPr>
          <w:rFonts w:ascii="Times" w:hAnsi="Times"/>
        </w:rPr>
        <w:t xml:space="preserve"> </w:t>
      </w:r>
      <w:r w:rsidRPr="006D417D">
        <w:rPr>
          <w:rFonts w:ascii="Times" w:hAnsi="Times"/>
        </w:rPr>
        <w:t>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w:t>
      </w:r>
      <w:r w:rsidR="0079068E">
        <w:t>. This performed a</w:t>
      </w:r>
      <w:r w:rsidR="00D14CB1" w:rsidRPr="00D14CB1">
        <w:rPr>
          <w:rFonts w:ascii="Times" w:hAnsi="Times"/>
        </w:rPr>
        <w:t xml:space="preserve"> meta-analysis on survey-studies, leaving out exactly one study </w:t>
      </w:r>
      <w:r w:rsidR="0079068E">
        <w:rPr>
          <w:rFonts w:ascii="Times" w:hAnsi="Times"/>
        </w:rPr>
        <w:t xml:space="preserve">at a time </w:t>
      </w:r>
      <w:r w:rsidR="00D14CB1" w:rsidRPr="00D14CB1">
        <w:rPr>
          <w:rFonts w:ascii="Times" w:hAnsi="Times"/>
        </w:rPr>
        <w:t>to see the effect of individual studies on the overall survey-study estimate.</w:t>
      </w:r>
      <w:r w:rsidR="00A169B4">
        <w:rPr>
          <w:rFonts w:ascii="Times" w:hAnsi="Times"/>
        </w:rPr>
        <w:t xml:space="preserve"> A full PRISMA checklist is found in Table S4. </w:t>
      </w: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72209468" w14:textId="767D016F" w:rsidR="0033202D" w:rsidRPr="00EF7B54" w:rsidRDefault="00594EEC">
      <w:pPr>
        <w:rPr>
          <w:rFonts w:ascii="Times" w:hAnsi="Times"/>
        </w:rPr>
      </w:pPr>
      <w:r w:rsidRPr="00594EEC">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also reflect in a lack of studies of the full diversity of gender. While several of the surveys we include had the option for respondents to identify beyond the binary women/men, none of these studies report on these individuals, presumably because of the respective small samples. In addition, studies using numbers of submissions or publications (38 out of 55)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w:t>
      </w:r>
      <w:r>
        <w:rPr>
          <w:rFonts w:ascii="Times" w:hAnsi="Times"/>
        </w:rPr>
        <w:t xml:space="preserve"> </w:t>
      </w:r>
      <w:r>
        <w:rPr>
          <w:rFonts w:ascii="Times" w:hAnsi="Times"/>
        </w:rPr>
        <w:fldChar w:fldCharType="begin"/>
      </w:r>
      <w:r>
        <w:rPr>
          <w:rFonts w:ascii="Times" w:hAnsi="Times"/>
        </w:rPr>
        <w:instrText xml:space="preserve"> ADDIN ZOTERO_ITEM CSL_CITATION {"citationID":"9E9VpsYt","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Pr>
          <w:rFonts w:ascii="Times" w:hAnsi="Times"/>
        </w:rPr>
        <w:fldChar w:fldCharType="separate"/>
      </w:r>
      <w:r w:rsidRPr="00594EEC">
        <w:rPr>
          <w:rFonts w:ascii="Times" w:hAnsi="Times"/>
        </w:rPr>
        <w:t xml:space="preserve">(Mihaljević </w:t>
      </w:r>
      <w:r w:rsidRPr="00594EEC">
        <w:rPr>
          <w:rFonts w:ascii="Times" w:hAnsi="Times"/>
          <w:i/>
          <w:iCs/>
        </w:rPr>
        <w:t>et al.</w:t>
      </w:r>
      <w:r w:rsidRPr="00594EEC">
        <w:rPr>
          <w:rFonts w:ascii="Times" w:hAnsi="Times"/>
        </w:rPr>
        <w:t>, 2019)</w:t>
      </w:r>
      <w:r>
        <w:rPr>
          <w:rFonts w:ascii="Times" w:hAnsi="Times"/>
        </w:rPr>
        <w:fldChar w:fldCharType="end"/>
      </w:r>
      <w:r>
        <w:rPr>
          <w:rFonts w:ascii="Times" w:hAnsi="Times"/>
        </w:rPr>
        <w:t>.</w:t>
      </w:r>
      <w:r w:rsidR="00021F5B">
        <w:rPr>
          <w:rFonts w:ascii="Times" w:hAnsi="Times"/>
        </w:rPr>
        <w:t xml:space="preserve"> </w:t>
      </w:r>
      <w:r w:rsidR="00021F5B" w:rsidRPr="001B560D">
        <w:rPr>
          <w:rFonts w:ascii="Times" w:hAnsi="Times"/>
        </w:rPr>
        <w:t>For survey-studies, only 18 effect sizes were used</w:t>
      </w:r>
      <w:r w:rsidR="00C35939" w:rsidRPr="001B560D">
        <w:rPr>
          <w:rFonts w:ascii="Times" w:hAnsi="Times"/>
        </w:rPr>
        <w:t>. These had a large heterogeneity in effect sizes</w:t>
      </w:r>
      <w:r w:rsidR="00021F5B" w:rsidRPr="001B560D">
        <w:rPr>
          <w:rFonts w:ascii="Times" w:hAnsi="Times"/>
        </w:rPr>
        <w:t>, possibly reflecting subtle differences in the measure of research productivity asked in the survey.</w:t>
      </w:r>
      <w:r w:rsidR="00021F5B" w:rsidRPr="001B560D">
        <w:t xml:space="preserve"> Surveys sample limited numbers of respondents, potentially biased towards sampling those </w:t>
      </w:r>
      <w:r w:rsidR="00021F5B" w:rsidRPr="001B560D">
        <w:rPr>
          <w:rFonts w:ascii="Times" w:hAnsi="Times"/>
        </w:rPr>
        <w:t xml:space="preserve">holding extreme </w:t>
      </w:r>
      <w:r w:rsidR="00021F5B" w:rsidRPr="001B560D">
        <w:rPr>
          <w:rFonts w:ascii="Times" w:hAnsi="Times"/>
        </w:rPr>
        <w:lastRenderedPageBreak/>
        <w:t>opinions of the pandemic.</w:t>
      </w:r>
      <w:r w:rsidR="00021F5B" w:rsidRPr="001B560D">
        <w:t xml:space="preserve"> Subjectivity in survey responses could skew the estimate because of recall limitations and self-serving bias.</w:t>
      </w:r>
      <w:r w:rsidR="00021F5B">
        <w:t xml:space="preserve"> </w:t>
      </w:r>
      <w:r w:rsidRPr="00594EEC">
        <w:rPr>
          <w:rFonts w:ascii="Times" w:hAnsi="Times"/>
        </w:rPr>
        <w:t>We do not include grey literature databases in our searches, which may bias our samples to studies with positive effects. We did not perform forwards or backwards searches, meaning we may have missed some relevant studies. However, we expect the literature on the topic to grow, and hope that further work will build on our study and add these new effect sizes to our dataset. Most studies explored academic populations worldwide (N = 99 effect sizes), or from Western (N = 28 effect sizes) regions, but not the Global South (N = 3 effect sizes) limiting investigation of interaction effects between geographic regions. Although 22/130 effect sizes from 8/55 studies held data subdivided between geographic regions, we did not extract separate effect sizes as they differed in the scale of geographic region sampled, which limited our ability to make geographic comparisons. Conclusions from survey</w:t>
      </w:r>
      <w:r w:rsidR="00021F5B">
        <w:rPr>
          <w:rFonts w:ascii="Times" w:hAnsi="Times"/>
        </w:rPr>
        <w:t>-</w:t>
      </w:r>
      <w:r w:rsidRPr="00594EEC">
        <w:rPr>
          <w:rFonts w:ascii="Times" w:hAnsi="Times"/>
        </w:rPr>
        <w:t xml:space="preserve">studies are also limited to North American and Western European, since 18/23 studies are exclusive to or have </w:t>
      </w:r>
      <w:proofErr w:type="gramStart"/>
      <w:r w:rsidRPr="00594EEC">
        <w:rPr>
          <w:rFonts w:ascii="Times" w:hAnsi="Times"/>
        </w:rPr>
        <w:t>the majority of</w:t>
      </w:r>
      <w:proofErr w:type="gramEnd"/>
      <w:r w:rsidRPr="00594EEC">
        <w:rPr>
          <w:rFonts w:ascii="Times" w:hAnsi="Times"/>
        </w:rPr>
        <w:t xml:space="preserve"> respondents from these regions. We recognise there are differences between article- studies in the length of time considered as before the pandemic (mean = 11 months, standard deviation = 10 months, range = 1-50 months) and during the pandemic (mean = 7 months, standard deviation = 5 months, range = 1-17 months). Survey</w:t>
      </w:r>
      <w:r w:rsidR="00021F5B">
        <w:rPr>
          <w:rFonts w:ascii="Times" w:hAnsi="Times"/>
        </w:rPr>
        <w:t>-</w:t>
      </w:r>
      <w:r w:rsidRPr="00594EEC">
        <w:rPr>
          <w:rFonts w:ascii="Times" w:hAnsi="Times"/>
        </w:rPr>
        <w:t>studies were fielded at different times, (mean = 21/08/2020, standard deviation = 9</w:t>
      </w:r>
      <w:r w:rsidR="008B4C4F">
        <w:rPr>
          <w:rFonts w:ascii="Times" w:hAnsi="Times"/>
        </w:rPr>
        <w:t>9</w:t>
      </w:r>
      <w:r w:rsidRPr="00594EEC">
        <w:rPr>
          <w:rFonts w:ascii="Times" w:hAnsi="Times"/>
        </w:rPr>
        <w:t xml:space="preserve"> days, range = 20/04/2020 – 28/02/21) which potentially </w:t>
      </w:r>
      <w:r w:rsidR="00766F58">
        <w:rPr>
          <w:rFonts w:ascii="Times" w:hAnsi="Times"/>
        </w:rPr>
        <w:t>a</w:t>
      </w:r>
      <w:r w:rsidRPr="00594EEC">
        <w:rPr>
          <w:rFonts w:ascii="Times" w:hAnsi="Times"/>
        </w:rPr>
        <w:t xml:space="preserve">ffects participants’ beliefs of productivity changes. Investigating research field and authorship position effects is limited by the unequal and sometimes small sample sizes of variables that are compared. </w:t>
      </w:r>
      <w:r w:rsidR="00A34E2A" w:rsidRPr="00A34E2A">
        <w:rPr>
          <w:rFonts w:ascii="Times" w:hAnsi="Times"/>
        </w:rPr>
        <w:t>We used raw data to calculate effect sizes using the same modelling techniques wherever possible. This was not possible in 10 studies, where we consequently used effect size as provided in the study. We recognize that their different modelling techniques may have contributed to the estimated effect sizes</w:t>
      </w:r>
      <w:r w:rsidRPr="00594EEC">
        <w:rPr>
          <w:rFonts w:ascii="Times" w:hAnsi="Times"/>
        </w:rPr>
        <w:t>. The patterns we describe should be seen as a potential indication that biases exist, but alternative approaches are needed to speculate about potential underlying causes and remedies.</w:t>
      </w:r>
      <w:r w:rsidR="0033202D">
        <w:rPr>
          <w:rFonts w:ascii="Times" w:hAnsi="Times"/>
          <w:sz w:val="44"/>
          <w:szCs w:val="44"/>
        </w:rPr>
        <w:br w:type="page"/>
      </w:r>
    </w:p>
    <w:p w14:paraId="46A268F9" w14:textId="0A612666" w:rsidR="00DA155D" w:rsidRPr="00EF7B54" w:rsidRDefault="001A4727" w:rsidP="00EF7B54">
      <w:pPr>
        <w:pStyle w:val="Heading1"/>
        <w:rPr>
          <w:rFonts w:ascii="Times" w:hAnsi="Times"/>
          <w:sz w:val="44"/>
          <w:szCs w:val="44"/>
        </w:rPr>
      </w:pPr>
      <w:r w:rsidRPr="006D417D">
        <w:rPr>
          <w:rFonts w:ascii="Times" w:hAnsi="Times"/>
          <w:sz w:val="44"/>
          <w:szCs w:val="44"/>
        </w:rPr>
        <w:lastRenderedPageBreak/>
        <w:t>Acknowledgements</w:t>
      </w:r>
    </w:p>
    <w:p w14:paraId="62F8BDDB" w14:textId="02439CC9" w:rsidR="00DA155D" w:rsidRPr="006D417D" w:rsidRDefault="001A4727">
      <w:pPr>
        <w:rPr>
          <w:rFonts w:ascii="Times" w:hAnsi="Times"/>
        </w:rPr>
      </w:pPr>
      <w:r w:rsidRPr="006D417D">
        <w:rPr>
          <w:rFonts w:ascii="Times" w:hAnsi="Times"/>
        </w:rPr>
        <w:t>We express gratitude for papers not behind paywalls.</w:t>
      </w:r>
    </w:p>
    <w:p w14:paraId="228DC951" w14:textId="765E2051" w:rsidR="00DA155D" w:rsidRPr="00EF7B54" w:rsidRDefault="001A4727" w:rsidP="00EF7B54">
      <w:pPr>
        <w:pStyle w:val="Heading1"/>
        <w:rPr>
          <w:rFonts w:ascii="Times" w:hAnsi="Times"/>
          <w:sz w:val="44"/>
          <w:szCs w:val="44"/>
        </w:rPr>
      </w:pPr>
      <w:bookmarkStart w:id="16" w:name="_n3ig9sgb6zda" w:colFirst="0" w:colLast="0"/>
      <w:bookmarkEnd w:id="16"/>
      <w:r w:rsidRPr="006D417D">
        <w:rPr>
          <w:rFonts w:ascii="Times" w:hAnsi="Times"/>
          <w:sz w:val="44"/>
          <w:szCs w:val="44"/>
        </w:rPr>
        <w:t>Additional information and declarations</w:t>
      </w:r>
    </w:p>
    <w:p w14:paraId="08CD0708" w14:textId="23A615D2" w:rsidR="00491EDB" w:rsidRPr="006D417D" w:rsidRDefault="00491EDB" w:rsidP="00491EDB">
      <w:pPr>
        <w:pStyle w:val="Heading3"/>
        <w:rPr>
          <w:rFonts w:ascii="Times" w:hAnsi="Times"/>
          <w:sz w:val="32"/>
          <w:szCs w:val="32"/>
        </w:rPr>
      </w:pPr>
      <w:bookmarkStart w:id="17" w:name="_b5430r9net3c" w:colFirst="0" w:colLast="0"/>
      <w:bookmarkEnd w:id="17"/>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41281D42" w14:textId="3C543938" w:rsidR="00DA155D" w:rsidRPr="006D417D" w:rsidRDefault="001A4727">
      <w:pPr>
        <w:rPr>
          <w:rFonts w:ascii="Times" w:hAnsi="Times"/>
        </w:rPr>
      </w:pPr>
      <w:r w:rsidRPr="006D417D">
        <w:rPr>
          <w:rFonts w:ascii="Times" w:hAnsi="Times"/>
        </w:rPr>
        <w:t>The authors received no funding for this work.</w:t>
      </w:r>
    </w:p>
    <w:p w14:paraId="3AF74013" w14:textId="77777777" w:rsidR="00DA155D" w:rsidRPr="006D417D" w:rsidRDefault="001A4727">
      <w:pPr>
        <w:pStyle w:val="Heading3"/>
        <w:rPr>
          <w:rFonts w:ascii="Times" w:hAnsi="Times"/>
          <w:sz w:val="32"/>
          <w:szCs w:val="32"/>
        </w:rPr>
      </w:pPr>
      <w:bookmarkStart w:id="18" w:name="_x726uqq8yj1f" w:colFirst="0" w:colLast="0"/>
      <w:bookmarkEnd w:id="18"/>
      <w:r w:rsidRPr="006D417D">
        <w:rPr>
          <w:rFonts w:ascii="Times" w:hAnsi="Times"/>
          <w:sz w:val="32"/>
          <w:szCs w:val="32"/>
        </w:rPr>
        <w:t>Competing interests</w:t>
      </w:r>
    </w:p>
    <w:p w14:paraId="577139D0" w14:textId="6877251C" w:rsidR="00DA155D" w:rsidRPr="006D417D" w:rsidRDefault="001A4727">
      <w:pPr>
        <w:rPr>
          <w:rFonts w:ascii="Times" w:hAnsi="Times"/>
        </w:rPr>
      </w:pPr>
      <w:r w:rsidRPr="006D417D">
        <w:rPr>
          <w:rFonts w:ascii="Times" w:hAnsi="Times"/>
        </w:rPr>
        <w:t>The authors declare there are no competing interests.</w:t>
      </w:r>
    </w:p>
    <w:p w14:paraId="2DC3B36F" w14:textId="77777777" w:rsidR="00DA155D" w:rsidRPr="006D417D" w:rsidRDefault="001A4727">
      <w:pPr>
        <w:pStyle w:val="Heading3"/>
        <w:rPr>
          <w:rFonts w:ascii="Times" w:hAnsi="Times"/>
          <w:sz w:val="32"/>
          <w:szCs w:val="32"/>
        </w:rPr>
      </w:pPr>
      <w:bookmarkStart w:id="19" w:name="_jwuwwlxsbbo4" w:colFirst="0" w:colLast="0"/>
      <w:bookmarkEnd w:id="19"/>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Antica Culina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36BFD5E5" w14:textId="18DC414B"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787D8908" w14:textId="77777777" w:rsidR="00DA155D" w:rsidRPr="006D417D" w:rsidRDefault="001A4727">
      <w:pPr>
        <w:pStyle w:val="Heading3"/>
        <w:rPr>
          <w:rFonts w:ascii="Times" w:hAnsi="Times"/>
          <w:sz w:val="32"/>
          <w:szCs w:val="32"/>
        </w:rPr>
      </w:pPr>
      <w:bookmarkStart w:id="20" w:name="_al7pbtn7b8j6" w:colFirst="0" w:colLast="0"/>
      <w:bookmarkEnd w:id="20"/>
      <w:r w:rsidRPr="006D417D">
        <w:rPr>
          <w:rFonts w:ascii="Times" w:hAnsi="Times"/>
          <w:sz w:val="32"/>
          <w:szCs w:val="32"/>
        </w:rPr>
        <w:t>Data availability</w:t>
      </w:r>
    </w:p>
    <w:p w14:paraId="07C0DBAF" w14:textId="5DF52ACD" w:rsidR="00DA155D" w:rsidRPr="006D417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r w:rsidR="000230CE" w:rsidRPr="000230CE">
        <w:t>DOI: 10.5281/zenodo.8039148</w:t>
      </w:r>
      <w:r w:rsidR="009C3C44">
        <w:t>.</w:t>
      </w:r>
    </w:p>
    <w:p w14:paraId="0CB86F65" w14:textId="77777777" w:rsidR="00DA155D" w:rsidRPr="006D417D" w:rsidRDefault="001A4727">
      <w:pPr>
        <w:pStyle w:val="Heading3"/>
        <w:rPr>
          <w:rFonts w:ascii="Times" w:hAnsi="Times"/>
          <w:sz w:val="32"/>
          <w:szCs w:val="32"/>
        </w:rPr>
      </w:pPr>
      <w:bookmarkStart w:id="21" w:name="_vshosm4xubun" w:colFirst="0" w:colLast="0"/>
      <w:bookmarkEnd w:id="21"/>
      <w:r w:rsidRPr="006D417D">
        <w:rPr>
          <w:rFonts w:ascii="Times" w:hAnsi="Times"/>
          <w:sz w:val="32"/>
          <w:szCs w:val="32"/>
        </w:rPr>
        <w:t>Supplementary information</w:t>
      </w:r>
    </w:p>
    <w:p w14:paraId="6E4F02A7" w14:textId="43B0E74C" w:rsidR="00EF7B54" w:rsidRPr="00EF7B54" w:rsidRDefault="006D417D" w:rsidP="00EF7B54">
      <w:pPr>
        <w:rPr>
          <w:rFonts w:ascii="Times" w:hAnsi="Times"/>
        </w:rPr>
      </w:pPr>
      <w:r w:rsidRPr="006D417D">
        <w:rPr>
          <w:rFonts w:ascii="Times" w:hAnsi="Times"/>
        </w:rPr>
        <w:t xml:space="preserve">Supplemental </w:t>
      </w:r>
      <w:r w:rsidR="002A2781">
        <w:rPr>
          <w:rFonts w:ascii="Times" w:hAnsi="Times"/>
        </w:rPr>
        <w:t>tables and figures</w:t>
      </w:r>
      <w:r w:rsidRPr="006D417D">
        <w:rPr>
          <w:rFonts w:ascii="Times" w:hAnsi="Times"/>
        </w:rPr>
        <w:t xml:space="preserve"> </w:t>
      </w:r>
      <w:r w:rsidR="002A2781">
        <w:rPr>
          <w:rFonts w:ascii="Times" w:hAnsi="Times"/>
        </w:rPr>
        <w:t>are</w:t>
      </w:r>
      <w:r w:rsidRPr="006D417D">
        <w:rPr>
          <w:rFonts w:ascii="Times" w:hAnsi="Times"/>
        </w:rPr>
        <w:t xml:space="preserve"> currently at the end of this document but can be separated if requested.</w:t>
      </w:r>
      <w:bookmarkStart w:id="22" w:name="_t61p0c5q060n" w:colFirst="0" w:colLast="0"/>
      <w:bookmarkEnd w:id="22"/>
      <w:r w:rsidR="002A2781">
        <w:rPr>
          <w:rFonts w:ascii="Times" w:hAnsi="Times"/>
        </w:rPr>
        <w:t xml:space="preserve"> Supplementary files (S1 and S2) are attached separately.</w:t>
      </w:r>
      <w:r w:rsidR="00EF7B54">
        <w:rPr>
          <w:rFonts w:ascii="Times" w:hAnsi="Times"/>
          <w:sz w:val="44"/>
          <w:szCs w:val="44"/>
        </w:rPr>
        <w:br w:type="page"/>
      </w:r>
    </w:p>
    <w:p w14:paraId="116B2674" w14:textId="45A88DA6" w:rsidR="00DA155D" w:rsidRPr="00114D2F" w:rsidRDefault="001A4727">
      <w:pPr>
        <w:pStyle w:val="Heading1"/>
        <w:rPr>
          <w:rFonts w:ascii="Times" w:hAnsi="Times"/>
          <w:sz w:val="44"/>
          <w:szCs w:val="44"/>
        </w:rPr>
      </w:pPr>
      <w:r w:rsidRPr="00114D2F">
        <w:rPr>
          <w:rFonts w:ascii="Times" w:hAnsi="Times"/>
          <w:sz w:val="44"/>
          <w:szCs w:val="44"/>
        </w:rPr>
        <w:lastRenderedPageBreak/>
        <w:t>References</w:t>
      </w:r>
    </w:p>
    <w:p w14:paraId="284B661D" w14:textId="77777777" w:rsidR="00275EA8" w:rsidRPr="00275EA8" w:rsidRDefault="00497AB9" w:rsidP="00275EA8">
      <w:pPr>
        <w:pStyle w:val="Bibliography"/>
      </w:pPr>
      <w:r w:rsidRPr="00D5549B">
        <w:rPr>
          <w:rFonts w:ascii="Times" w:hAnsi="Times"/>
          <w:sz w:val="22"/>
          <w:szCs w:val="22"/>
        </w:rPr>
        <w:fldChar w:fldCharType="begin"/>
      </w:r>
      <w:r w:rsidR="00275EA8">
        <w:rPr>
          <w:rFonts w:ascii="Times" w:hAnsi="Times"/>
        </w:rPr>
        <w:instrText xml:space="preserve"> ADDIN ZOTERO_BIBL {"uncited":[],"omitted":[],"custom":[]} CSL_BIBLIOGRAPHY </w:instrText>
      </w:r>
      <w:r w:rsidRPr="00D5549B">
        <w:rPr>
          <w:rFonts w:ascii="Times" w:hAnsi="Times"/>
          <w:sz w:val="22"/>
          <w:szCs w:val="22"/>
        </w:rPr>
        <w:fldChar w:fldCharType="separate"/>
      </w:r>
      <w:r w:rsidR="00275EA8" w:rsidRPr="00275EA8">
        <w:t xml:space="preserve">Abdellatif, A. and Gatto, M. (2020) ‘It’s OK not to be OK: Shared reflections from two PhD parents in a time of pandemic’, </w:t>
      </w:r>
      <w:r w:rsidR="00275EA8" w:rsidRPr="00275EA8">
        <w:rPr>
          <w:i/>
          <w:iCs/>
        </w:rPr>
        <w:t>Gender, Work &amp; Organization</w:t>
      </w:r>
      <w:r w:rsidR="00275EA8" w:rsidRPr="00275EA8">
        <w:t>, 27(5), pp. 723–733. Available at: https://doi.org/10.1111/gwao.12465.</w:t>
      </w:r>
    </w:p>
    <w:p w14:paraId="6F99373B" w14:textId="77777777" w:rsidR="00275EA8" w:rsidRPr="00275EA8" w:rsidRDefault="00275EA8" w:rsidP="00275EA8">
      <w:pPr>
        <w:pStyle w:val="Bibliography"/>
      </w:pPr>
      <w:r w:rsidRPr="00275EA8">
        <w:t xml:space="preserve">Altan-Olcay, Ö. and Bergeron, S. (2022) ‘Care in times of the pandemic: Rethinking work meanings of work in the university’, </w:t>
      </w:r>
      <w:r w:rsidRPr="00275EA8">
        <w:rPr>
          <w:i/>
          <w:iCs/>
        </w:rPr>
        <w:t>Gender, Work &amp; Organization</w:t>
      </w:r>
      <w:r w:rsidRPr="00275EA8">
        <w:t xml:space="preserve"> [Preprint]. Available at: https://doi.org/10.1111/gwao.12871.</w:t>
      </w:r>
    </w:p>
    <w:p w14:paraId="63E8C453" w14:textId="77777777" w:rsidR="00275EA8" w:rsidRPr="00275EA8" w:rsidRDefault="00275EA8" w:rsidP="00275EA8">
      <w:pPr>
        <w:pStyle w:val="Bibliography"/>
      </w:pPr>
      <w:r w:rsidRPr="00275EA8">
        <w:t xml:space="preserve">Amano-Patiño, N. </w:t>
      </w:r>
      <w:r w:rsidRPr="00275EA8">
        <w:rPr>
          <w:i/>
          <w:iCs/>
        </w:rPr>
        <w:t>et al.</w:t>
      </w:r>
      <w:r w:rsidRPr="00275EA8">
        <w:t xml:space="preserve"> (2020) ‘The Unequal Effects of Covid-19 on Economists’ Research Productivity’. Available at: https://doi.org/10.17863/CAM.57979.</w:t>
      </w:r>
    </w:p>
    <w:p w14:paraId="73C08196" w14:textId="77777777" w:rsidR="00275EA8" w:rsidRPr="00275EA8" w:rsidRDefault="00275EA8" w:rsidP="00275EA8">
      <w:pPr>
        <w:pStyle w:val="Bibliography"/>
      </w:pPr>
      <w:r w:rsidRPr="00275EA8">
        <w:t xml:space="preserve">Anabaraonye, N. </w:t>
      </w:r>
      <w:r w:rsidRPr="00275EA8">
        <w:rPr>
          <w:i/>
          <w:iCs/>
        </w:rPr>
        <w:t>et al.</w:t>
      </w:r>
      <w:r w:rsidRPr="00275EA8">
        <w:t xml:space="preserve"> (2022) ‘Impact of the early COVID-19 pandemic on gender participation in academic publishing in radiation oncology’, </w:t>
      </w:r>
      <w:r w:rsidRPr="00275EA8">
        <w:rPr>
          <w:i/>
          <w:iCs/>
        </w:rPr>
        <w:t>Advances in Radiation Oncology</w:t>
      </w:r>
      <w:r w:rsidRPr="00275EA8">
        <w:t>, 7(2), p. 100845. Available at: https://doi.org/10.1016/j.adro.2021.100845.</w:t>
      </w:r>
    </w:p>
    <w:p w14:paraId="3B3844BD" w14:textId="77777777" w:rsidR="00275EA8" w:rsidRPr="00275EA8" w:rsidRDefault="00275EA8" w:rsidP="00275EA8">
      <w:pPr>
        <w:pStyle w:val="Bibliography"/>
      </w:pPr>
      <w:r w:rsidRPr="00275EA8">
        <w:t xml:space="preserve">Andersen, J.P. </w:t>
      </w:r>
      <w:r w:rsidRPr="00275EA8">
        <w:rPr>
          <w:i/>
          <w:iCs/>
        </w:rPr>
        <w:t>et al.</w:t>
      </w:r>
      <w:r w:rsidRPr="00275EA8">
        <w:t xml:space="preserve"> (2020) ‘COVID-19 medical papers have fewer women first authors than expected’, </w:t>
      </w:r>
      <w:r w:rsidRPr="00275EA8">
        <w:rPr>
          <w:i/>
          <w:iCs/>
        </w:rPr>
        <w:t>elife</w:t>
      </w:r>
      <w:r w:rsidRPr="00275EA8">
        <w:t>, 9. Available at: https://doi.org/10.7554/eLife.58807.</w:t>
      </w:r>
    </w:p>
    <w:p w14:paraId="78B1DA34" w14:textId="77777777" w:rsidR="00275EA8" w:rsidRPr="00275EA8" w:rsidRDefault="00275EA8" w:rsidP="00275EA8">
      <w:pPr>
        <w:pStyle w:val="Bibliography"/>
      </w:pPr>
      <w:r w:rsidRPr="00275EA8">
        <w:t xml:space="preserve">Anwer, M. (2020) ‘Academic labor and the global pandemic: Revisiting life-work balance under COVID-19’, </w:t>
      </w:r>
      <w:r w:rsidRPr="00275EA8">
        <w:rPr>
          <w:i/>
          <w:iCs/>
        </w:rPr>
        <w:t>Susan Bulkeley Butler Center for leadership excellence and advance working paper series</w:t>
      </w:r>
      <w:r w:rsidRPr="00275EA8">
        <w:t>, 3(1), pp. 5–13. Available at: https://www.purdue.edu/butler/working-paper-series/2020/special%20new.php.</w:t>
      </w:r>
    </w:p>
    <w:p w14:paraId="5A0CEB09" w14:textId="77777777" w:rsidR="00275EA8" w:rsidRPr="00275EA8" w:rsidRDefault="00275EA8" w:rsidP="00275EA8">
      <w:pPr>
        <w:pStyle w:val="Bibliography"/>
      </w:pPr>
      <w:r w:rsidRPr="00275EA8">
        <w:t xml:space="preserve">Astegiano, J., Sebastián-González, E. and Castanho, C.D.T. (2019) ‘Unravelling the gender productivity gap in science: a meta-analytical review’, </w:t>
      </w:r>
      <w:r w:rsidRPr="00275EA8">
        <w:rPr>
          <w:i/>
          <w:iCs/>
        </w:rPr>
        <w:t>Royal Society Open Science</w:t>
      </w:r>
      <w:r w:rsidRPr="00275EA8">
        <w:t>, 6(6). Available at: https://doi.org/10.1098/RSOS.181566.</w:t>
      </w:r>
    </w:p>
    <w:p w14:paraId="3CA192B5" w14:textId="77777777" w:rsidR="00275EA8" w:rsidRPr="00275EA8" w:rsidRDefault="00275EA8" w:rsidP="00275EA8">
      <w:pPr>
        <w:pStyle w:val="Bibliography"/>
      </w:pPr>
      <w:r w:rsidRPr="00275EA8">
        <w:t xml:space="preserve">Ayyala, R.S. and Trout, A.T. (2022) ‘Gender trends in authorship of Pediatric Radiology publications and impact of the COVID-19 pandemic’, </w:t>
      </w:r>
      <w:r w:rsidRPr="00275EA8">
        <w:rPr>
          <w:i/>
          <w:iCs/>
        </w:rPr>
        <w:t>Pediatric Radiology</w:t>
      </w:r>
      <w:r w:rsidRPr="00275EA8">
        <w:t>, 52(5), pp. 868–873. Available at: https://doi.org/10.1007/s00247-021-05213-6.</w:t>
      </w:r>
    </w:p>
    <w:p w14:paraId="1D860CD0" w14:textId="77777777" w:rsidR="00275EA8" w:rsidRPr="00275EA8" w:rsidRDefault="00275EA8" w:rsidP="00275EA8">
      <w:pPr>
        <w:pStyle w:val="Bibliography"/>
      </w:pPr>
      <w:r w:rsidRPr="00275EA8">
        <w:t xml:space="preserve">Babcock, L. </w:t>
      </w:r>
      <w:r w:rsidRPr="00275EA8">
        <w:rPr>
          <w:i/>
          <w:iCs/>
        </w:rPr>
        <w:t>et al.</w:t>
      </w:r>
      <w:r w:rsidRPr="00275EA8">
        <w:t xml:space="preserve"> (2017) ‘Gender differences in accepting and receiving requests for tasks with low promotability’, </w:t>
      </w:r>
      <w:r w:rsidRPr="00275EA8">
        <w:rPr>
          <w:i/>
          <w:iCs/>
        </w:rPr>
        <w:t>American Economic Review</w:t>
      </w:r>
      <w:r w:rsidRPr="00275EA8">
        <w:t>, 107(3), pp. 714–47. Available at: https://doi.org/10.1257/aer.20141734.</w:t>
      </w:r>
    </w:p>
    <w:p w14:paraId="3AA63FFC" w14:textId="77777777" w:rsidR="00275EA8" w:rsidRPr="00275EA8" w:rsidRDefault="00275EA8" w:rsidP="00275EA8">
      <w:pPr>
        <w:pStyle w:val="Bibliography"/>
      </w:pPr>
      <w:r w:rsidRPr="00275EA8">
        <w:t xml:space="preserve">Babcock, L. </w:t>
      </w:r>
      <w:r w:rsidRPr="00275EA8">
        <w:rPr>
          <w:i/>
          <w:iCs/>
        </w:rPr>
        <w:t>et al.</w:t>
      </w:r>
      <w:r w:rsidRPr="00275EA8">
        <w:t xml:space="preserve"> (2022) ‘Saying “no” in science isn’t enough’, </w:t>
      </w:r>
      <w:r w:rsidRPr="00275EA8">
        <w:rPr>
          <w:i/>
          <w:iCs/>
        </w:rPr>
        <w:t>Nature</w:t>
      </w:r>
      <w:r w:rsidRPr="00275EA8">
        <w:t xml:space="preserve"> [Preprint]. Available at: https://doi.org/10.1038/d41586-022-03677-6.</w:t>
      </w:r>
    </w:p>
    <w:p w14:paraId="16F177C6" w14:textId="77777777" w:rsidR="00275EA8" w:rsidRPr="00275EA8" w:rsidRDefault="00275EA8" w:rsidP="00275EA8">
      <w:pPr>
        <w:pStyle w:val="Bibliography"/>
      </w:pPr>
      <w:r w:rsidRPr="00275EA8">
        <w:t xml:space="preserve">Barber, B.M. </w:t>
      </w:r>
      <w:r w:rsidRPr="00275EA8">
        <w:rPr>
          <w:i/>
          <w:iCs/>
        </w:rPr>
        <w:t>et al.</w:t>
      </w:r>
      <w:r w:rsidRPr="00275EA8">
        <w:t xml:space="preserve"> (2021) ‘What explains differences in finance research productivity during the pandemic?’, </w:t>
      </w:r>
      <w:r w:rsidRPr="00275EA8">
        <w:rPr>
          <w:i/>
          <w:iCs/>
        </w:rPr>
        <w:t>The Journal of Finance</w:t>
      </w:r>
      <w:r w:rsidRPr="00275EA8">
        <w:t>, 76(4), pp. 1655–1697. Available at: https://doi.org/10.1111/jofi.13028.</w:t>
      </w:r>
    </w:p>
    <w:p w14:paraId="488C9682" w14:textId="77777777" w:rsidR="00275EA8" w:rsidRPr="00275EA8" w:rsidRDefault="00275EA8" w:rsidP="00275EA8">
      <w:pPr>
        <w:pStyle w:val="Bibliography"/>
      </w:pPr>
      <w:r w:rsidRPr="00275EA8">
        <w:t xml:space="preserve">Bell, K. and Green, J. (2020) ‘Premature evaluation? Some cautionary thoughts on global pandemics and scholarly publishing.’, </w:t>
      </w:r>
      <w:r w:rsidRPr="00275EA8">
        <w:rPr>
          <w:i/>
          <w:iCs/>
        </w:rPr>
        <w:t>Critical Public Health</w:t>
      </w:r>
      <w:r w:rsidRPr="00275EA8">
        <w:t>, 30(4), pp. 379–383. Available at: https://doi.org/10.1080/09581596.2020.1769406.</w:t>
      </w:r>
    </w:p>
    <w:p w14:paraId="5476E02D" w14:textId="77777777" w:rsidR="00275EA8" w:rsidRPr="00275EA8" w:rsidRDefault="00275EA8" w:rsidP="00275EA8">
      <w:pPr>
        <w:pStyle w:val="Bibliography"/>
      </w:pPr>
      <w:r w:rsidRPr="00275EA8">
        <w:lastRenderedPageBreak/>
        <w:t xml:space="preserve">Bell, M.L. and Fong, K.C. (2021) ‘Gender differences in first and corresponding authorship in public health research submissions during the COVID-19 pandemic’, </w:t>
      </w:r>
      <w:r w:rsidRPr="00275EA8">
        <w:rPr>
          <w:i/>
          <w:iCs/>
        </w:rPr>
        <w:t>American Journal of Public Health</w:t>
      </w:r>
      <w:r w:rsidRPr="00275EA8">
        <w:t>, 111(1), pp. 159–163. Available at: https://doi.org/10.2105/AJPH.2020.305975.</w:t>
      </w:r>
    </w:p>
    <w:p w14:paraId="6F830E37" w14:textId="77777777" w:rsidR="00275EA8" w:rsidRPr="00275EA8" w:rsidRDefault="00275EA8" w:rsidP="00275EA8">
      <w:pPr>
        <w:pStyle w:val="Bibliography"/>
      </w:pPr>
      <w:r w:rsidRPr="00275EA8">
        <w:t xml:space="preserve">van den Besselaar, P. and Sandström, U. (2016) ‘Gender differences in research performance and its impact on careers: a longitudinal case study’, </w:t>
      </w:r>
      <w:r w:rsidRPr="00275EA8">
        <w:rPr>
          <w:i/>
          <w:iCs/>
        </w:rPr>
        <w:t>Scientometrics</w:t>
      </w:r>
      <w:r w:rsidRPr="00275EA8">
        <w:t>, 106(1), pp. 143–162. Available at: https://doi.org/10.1007/s11192-015-1775-3.</w:t>
      </w:r>
    </w:p>
    <w:p w14:paraId="11C53517" w14:textId="77777777" w:rsidR="00275EA8" w:rsidRPr="00275EA8" w:rsidRDefault="00275EA8" w:rsidP="00275EA8">
      <w:pPr>
        <w:pStyle w:val="Bibliography"/>
      </w:pPr>
      <w:r w:rsidRPr="00275EA8">
        <w:t xml:space="preserve">van den Besselaar, P. and Sandström, U. (2017) ‘Vicious circles of gender bias, lower positions, and lower performance: Gender differences in scholarly productivity and impact’, </w:t>
      </w:r>
      <w:r w:rsidRPr="00275EA8">
        <w:rPr>
          <w:i/>
          <w:iCs/>
        </w:rPr>
        <w:t>PLOS ONE</w:t>
      </w:r>
      <w:r w:rsidRPr="00275EA8">
        <w:t>, 12(8), p. e0183301. Available at: https://doi.org/10.1371/journal.pone.0183301.</w:t>
      </w:r>
    </w:p>
    <w:p w14:paraId="5592766A" w14:textId="77777777" w:rsidR="00275EA8" w:rsidRPr="00275EA8" w:rsidRDefault="00275EA8" w:rsidP="00275EA8">
      <w:pPr>
        <w:pStyle w:val="Bibliography"/>
      </w:pPr>
      <w:r w:rsidRPr="00275EA8">
        <w:t xml:space="preserve">Biondi, B. </w:t>
      </w:r>
      <w:r w:rsidRPr="00275EA8">
        <w:rPr>
          <w:i/>
          <w:iCs/>
        </w:rPr>
        <w:t>et al.</w:t>
      </w:r>
      <w:r w:rsidRPr="00275EA8">
        <w:t xml:space="preserve"> (2021) ‘Journal submissions, review and editorial decision patterns during initial COVID-19 restrictions’, </w:t>
      </w:r>
      <w:r w:rsidRPr="00275EA8">
        <w:rPr>
          <w:i/>
          <w:iCs/>
        </w:rPr>
        <w:t>Food Policy</w:t>
      </w:r>
      <w:r w:rsidRPr="00275EA8">
        <w:t>, 105, p. 102167. Available at: https://doi.org/10.1016/j.foodpol.2021.102167.</w:t>
      </w:r>
    </w:p>
    <w:p w14:paraId="6ED5B026" w14:textId="77777777" w:rsidR="00275EA8" w:rsidRPr="00275EA8" w:rsidRDefault="00275EA8" w:rsidP="00275EA8">
      <w:pPr>
        <w:pStyle w:val="Bibliography"/>
      </w:pPr>
      <w:r w:rsidRPr="00275EA8">
        <w:t xml:space="preserve">Boncori, I. (2020) ‘The Never-ending Shift: A feminist reflection on living and organizing academic lives during the coronavirus pandemic’, </w:t>
      </w:r>
      <w:r w:rsidRPr="00275EA8">
        <w:rPr>
          <w:i/>
          <w:iCs/>
        </w:rPr>
        <w:t>Gender, Work &amp; Organization</w:t>
      </w:r>
      <w:r w:rsidRPr="00275EA8">
        <w:t>, 27(5), pp. 677–682. Available at: https://doi.org/10.1111/gwao.12451.</w:t>
      </w:r>
    </w:p>
    <w:p w14:paraId="16D3945F" w14:textId="77777777" w:rsidR="00275EA8" w:rsidRPr="00275EA8" w:rsidRDefault="00275EA8" w:rsidP="00275EA8">
      <w:pPr>
        <w:pStyle w:val="Bibliography"/>
      </w:pPr>
      <w:r w:rsidRPr="00275EA8">
        <w:t xml:space="preserve">Breuning, M. </w:t>
      </w:r>
      <w:r w:rsidRPr="00275EA8">
        <w:rPr>
          <w:i/>
          <w:iCs/>
        </w:rPr>
        <w:t>et al.</w:t>
      </w:r>
      <w:r w:rsidRPr="00275EA8">
        <w:t xml:space="preserve"> (2021) ‘The great equalizer? Gender, parenting, and scholarly productivity during the global pandemic’, </w:t>
      </w:r>
      <w:r w:rsidRPr="00275EA8">
        <w:rPr>
          <w:i/>
          <w:iCs/>
        </w:rPr>
        <w:t>PS: Political Science &amp; Politics</w:t>
      </w:r>
      <w:r w:rsidRPr="00275EA8">
        <w:t>, 54(3), pp. 427–431. Available at: https://doi.org/10.1017/S1049096520002036.</w:t>
      </w:r>
    </w:p>
    <w:p w14:paraId="4DEFD003" w14:textId="77777777" w:rsidR="00275EA8" w:rsidRPr="00275EA8" w:rsidRDefault="00275EA8" w:rsidP="00275EA8">
      <w:pPr>
        <w:pStyle w:val="Bibliography"/>
      </w:pPr>
      <w:r w:rsidRPr="00275EA8">
        <w:t xml:space="preserve">Camerlink, I. </w:t>
      </w:r>
      <w:r w:rsidRPr="00275EA8">
        <w:rPr>
          <w:i/>
          <w:iCs/>
        </w:rPr>
        <w:t>et al.</w:t>
      </w:r>
      <w:r w:rsidRPr="00275EA8">
        <w:t xml:space="preserve"> (2021) ‘Impacts of the COVID-19 pandemic on animal behaviour and welfare researchers.’, </w:t>
      </w:r>
      <w:r w:rsidRPr="00275EA8">
        <w:rPr>
          <w:i/>
          <w:iCs/>
        </w:rPr>
        <w:t>Applied Animal Behaviour Science</w:t>
      </w:r>
      <w:r w:rsidRPr="00275EA8">
        <w:t>, 236, p. 105255. Available at: https://doi.org/10.1016/j.applanim.2021.105255.</w:t>
      </w:r>
    </w:p>
    <w:p w14:paraId="040BD238" w14:textId="77777777" w:rsidR="00275EA8" w:rsidRPr="00275EA8" w:rsidRDefault="00275EA8" w:rsidP="00275EA8">
      <w:pPr>
        <w:pStyle w:val="Bibliography"/>
      </w:pPr>
      <w:r w:rsidRPr="00275EA8">
        <w:t xml:space="preserve">Candido, M.R. </w:t>
      </w:r>
      <w:r w:rsidRPr="00275EA8">
        <w:rPr>
          <w:i/>
          <w:iCs/>
        </w:rPr>
        <w:t>et al.</w:t>
      </w:r>
      <w:r w:rsidRPr="00275EA8">
        <w:t xml:space="preserve"> (2021) ‘Social sciences in the COVID-19 pandemic: work rotuines and inequalities’, </w:t>
      </w:r>
      <w:r w:rsidRPr="00275EA8">
        <w:rPr>
          <w:i/>
          <w:iCs/>
        </w:rPr>
        <w:t>Sociologia &amp; Antropologia</w:t>
      </w:r>
      <w:r w:rsidRPr="00275EA8">
        <w:t>, 11, pp. 31–65. Available at: https://doi.org/10.1590/2238-38752021v11esp2.</w:t>
      </w:r>
    </w:p>
    <w:p w14:paraId="548C5AA0" w14:textId="77777777" w:rsidR="00275EA8" w:rsidRPr="00275EA8" w:rsidRDefault="00275EA8" w:rsidP="00275EA8">
      <w:pPr>
        <w:pStyle w:val="Bibliography"/>
      </w:pPr>
      <w:r w:rsidRPr="00275EA8">
        <w:t xml:space="preserve">Carli, L.L. (2020) ‘Women, Gender equality and COVID-19’, </w:t>
      </w:r>
      <w:r w:rsidRPr="00275EA8">
        <w:rPr>
          <w:i/>
          <w:iCs/>
        </w:rPr>
        <w:t>Gender in Management: An International Journal</w:t>
      </w:r>
      <w:r w:rsidRPr="00275EA8">
        <w:t xml:space="preserve"> [Preprint]. Available at: https://doi.org/10.1108/GM-07-2020-0236.</w:t>
      </w:r>
    </w:p>
    <w:p w14:paraId="277D9361" w14:textId="77777777" w:rsidR="00275EA8" w:rsidRPr="00275EA8" w:rsidRDefault="00275EA8" w:rsidP="00275EA8">
      <w:pPr>
        <w:pStyle w:val="Bibliography"/>
      </w:pPr>
      <w:r w:rsidRPr="00275EA8">
        <w:t>Carlson, D.L., Petts, R.J. and Pepin, J.R. (2020) ‘US Couples’ Divisions of Housework and Childcare during COVID-19 Pandemic’. Available at: https://doi.org/10.31235/osf.io/jy8fn.</w:t>
      </w:r>
    </w:p>
    <w:p w14:paraId="178BAF41" w14:textId="77777777" w:rsidR="00275EA8" w:rsidRPr="00275EA8" w:rsidRDefault="00275EA8" w:rsidP="00275EA8">
      <w:pPr>
        <w:pStyle w:val="Bibliography"/>
      </w:pPr>
      <w:r w:rsidRPr="00275EA8">
        <w:t xml:space="preserve">Chen, T.-H.K. and Seto, K.C. (2022) ‘Gender and authorship patterns in urban land science’, </w:t>
      </w:r>
      <w:r w:rsidRPr="00275EA8">
        <w:rPr>
          <w:i/>
          <w:iCs/>
        </w:rPr>
        <w:t>Journal of Land Use Science</w:t>
      </w:r>
      <w:r w:rsidRPr="00275EA8">
        <w:t>, 17(1), pp. 245–261. Available at: https://doi.org/10.1080/1747423X.2021.2018515.</w:t>
      </w:r>
    </w:p>
    <w:p w14:paraId="64CF213C" w14:textId="77777777" w:rsidR="00275EA8" w:rsidRPr="00275EA8" w:rsidRDefault="00275EA8" w:rsidP="00275EA8">
      <w:pPr>
        <w:pStyle w:val="Bibliography"/>
      </w:pPr>
      <w:r w:rsidRPr="00275EA8">
        <w:t xml:space="preserve">Clark, D. (2020) ‘Reflections on institutional equity for faculty in response to COVID-19’, </w:t>
      </w:r>
      <w:r w:rsidRPr="00275EA8">
        <w:rPr>
          <w:i/>
          <w:iCs/>
        </w:rPr>
        <w:t>Susan Bulkeley Butler Center for Leadership Excellence and ADVANCE Working Paper Series</w:t>
      </w:r>
      <w:r w:rsidRPr="00275EA8">
        <w:t>, 3(2). Available at: https://par.nsf.gov/servlets/purl/10280774 (Accessed: 20 September 2021).</w:t>
      </w:r>
    </w:p>
    <w:p w14:paraId="793AE5B7" w14:textId="77777777" w:rsidR="00275EA8" w:rsidRPr="00275EA8" w:rsidRDefault="00275EA8" w:rsidP="00275EA8">
      <w:pPr>
        <w:pStyle w:val="Bibliography"/>
      </w:pPr>
      <w:r w:rsidRPr="00275EA8">
        <w:t xml:space="preserve">Clark, J. (2023) ‘How pandemic publishing struck a blow to the visibility of women’s expertise’, </w:t>
      </w:r>
      <w:r w:rsidRPr="00275EA8">
        <w:rPr>
          <w:i/>
          <w:iCs/>
        </w:rPr>
        <w:t>BMJ</w:t>
      </w:r>
      <w:r w:rsidRPr="00275EA8">
        <w:t>, 381, p. p788. Available at: https://doi.org/10.1136/bmj.p788.</w:t>
      </w:r>
    </w:p>
    <w:p w14:paraId="638BA566" w14:textId="77777777" w:rsidR="00275EA8" w:rsidRPr="00275EA8" w:rsidRDefault="00275EA8" w:rsidP="00275EA8">
      <w:pPr>
        <w:pStyle w:val="Bibliography"/>
      </w:pPr>
      <w:r w:rsidRPr="00275EA8">
        <w:lastRenderedPageBreak/>
        <w:t xml:space="preserve">Collins, C. </w:t>
      </w:r>
      <w:r w:rsidRPr="00275EA8">
        <w:rPr>
          <w:i/>
          <w:iCs/>
        </w:rPr>
        <w:t>et al.</w:t>
      </w:r>
      <w:r w:rsidRPr="00275EA8">
        <w:t xml:space="preserve"> (2021) ‘COVID-19 and the gender gap in work hours’, </w:t>
      </w:r>
      <w:r w:rsidRPr="00275EA8">
        <w:rPr>
          <w:i/>
          <w:iCs/>
        </w:rPr>
        <w:t>Gender, Work &amp; Organization</w:t>
      </w:r>
      <w:r w:rsidRPr="00275EA8">
        <w:t>, 28(S1), pp. 101–112. Available at: https://doi.org/10.1111/GWAO.12506.</w:t>
      </w:r>
    </w:p>
    <w:p w14:paraId="7F552712" w14:textId="77777777" w:rsidR="00275EA8" w:rsidRPr="00275EA8" w:rsidRDefault="00275EA8" w:rsidP="00275EA8">
      <w:pPr>
        <w:pStyle w:val="Bibliography"/>
      </w:pPr>
      <w:r w:rsidRPr="00275EA8">
        <w:t xml:space="preserve">Cook, J. </w:t>
      </w:r>
      <w:r w:rsidRPr="00275EA8">
        <w:rPr>
          <w:i/>
          <w:iCs/>
        </w:rPr>
        <w:t>et al.</w:t>
      </w:r>
      <w:r w:rsidRPr="00275EA8">
        <w:t xml:space="preserve"> (2021) ‘Gender differences in authorship of obstetrics and gynecology publications during the coronavirus disease 2019 pandemic’, </w:t>
      </w:r>
      <w:r w:rsidRPr="00275EA8">
        <w:rPr>
          <w:i/>
          <w:iCs/>
        </w:rPr>
        <w:t>American journal of obstetrics &amp; gynecology MFM</w:t>
      </w:r>
      <w:r w:rsidRPr="00275EA8">
        <w:t>, 3(1). Available at: https://doi.org/10.1016/j.ajogmf.2020.100268.</w:t>
      </w:r>
    </w:p>
    <w:p w14:paraId="00C8E8C3" w14:textId="77777777" w:rsidR="00275EA8" w:rsidRPr="00275EA8" w:rsidRDefault="00275EA8" w:rsidP="00275EA8">
      <w:pPr>
        <w:pStyle w:val="Bibliography"/>
      </w:pPr>
      <w:r w:rsidRPr="00275EA8">
        <w:t xml:space="preserve">Corbera, E. </w:t>
      </w:r>
      <w:r w:rsidRPr="00275EA8">
        <w:rPr>
          <w:i/>
          <w:iCs/>
        </w:rPr>
        <w:t>et al.</w:t>
      </w:r>
      <w:r w:rsidRPr="00275EA8">
        <w:t xml:space="preserve"> (2020) ‘Academia in the Time of COVID-19: Towards an Ethics of Care’, </w:t>
      </w:r>
      <w:r w:rsidRPr="00275EA8">
        <w:rPr>
          <w:i/>
          <w:iCs/>
        </w:rPr>
        <w:t>Planning Theory and Practice</w:t>
      </w:r>
      <w:r w:rsidRPr="00275EA8">
        <w:t>, 21(2), pp. 191–199. Available at: https://doi.org/10.1080/14649357.2020.1757891.</w:t>
      </w:r>
    </w:p>
    <w:p w14:paraId="369620D6" w14:textId="77777777" w:rsidR="00275EA8" w:rsidRPr="00275EA8" w:rsidRDefault="00275EA8" w:rsidP="00275EA8">
      <w:pPr>
        <w:pStyle w:val="Bibliography"/>
      </w:pPr>
      <w:r w:rsidRPr="00275EA8">
        <w:t xml:space="preserve">Cui, R., Ding, H. and Zhu, F. (2022) ‘Gender inequality in research productivity during the COVID-19 pandemic’, </w:t>
      </w:r>
      <w:r w:rsidRPr="00275EA8">
        <w:rPr>
          <w:i/>
          <w:iCs/>
        </w:rPr>
        <w:t>Manufacturing &amp; Service Operations Management</w:t>
      </w:r>
      <w:r w:rsidRPr="00275EA8">
        <w:t>, 24(2), pp. 707–726. Available at: https://doi.org/10.1287/msom.2021.0991.</w:t>
      </w:r>
    </w:p>
    <w:p w14:paraId="38767AB9" w14:textId="77777777" w:rsidR="00275EA8" w:rsidRPr="00275EA8" w:rsidRDefault="00275EA8" w:rsidP="00275EA8">
      <w:pPr>
        <w:pStyle w:val="Bibliography"/>
      </w:pPr>
      <w:r w:rsidRPr="00275EA8">
        <w:t xml:space="preserve">Cushman, M. (2020) ‘Gender gap in women authors is not worse during COVID-19 pandemic: Results from Research and Practice in Thrombosis and Haemostasis’, </w:t>
      </w:r>
      <w:r w:rsidRPr="00275EA8">
        <w:rPr>
          <w:i/>
          <w:iCs/>
        </w:rPr>
        <w:t>Research and Practice in Thrombosis and Haemostasis</w:t>
      </w:r>
      <w:r w:rsidRPr="00275EA8">
        <w:t>, 4(5), p. 672. Available at: https://doi.org/10.1002/rth2.12399.</w:t>
      </w:r>
    </w:p>
    <w:p w14:paraId="344EED5D" w14:textId="77777777" w:rsidR="00275EA8" w:rsidRPr="00275EA8" w:rsidRDefault="00275EA8" w:rsidP="00275EA8">
      <w:pPr>
        <w:pStyle w:val="Bibliography"/>
      </w:pPr>
      <w:r w:rsidRPr="00275EA8">
        <w:t xml:space="preserve">Davis, J.C. </w:t>
      </w:r>
      <w:r w:rsidRPr="00275EA8">
        <w:rPr>
          <w:i/>
          <w:iCs/>
        </w:rPr>
        <w:t>et al.</w:t>
      </w:r>
      <w:r w:rsidRPr="00275EA8">
        <w:t xml:space="preserve"> (2022) ‘Are we failing female and racialized academics? A Canadian national survey examining the impacts of the COVID-19 pandemic on tenure and tenure-track faculty’, </w:t>
      </w:r>
      <w:r w:rsidRPr="00275EA8">
        <w:rPr>
          <w:i/>
          <w:iCs/>
        </w:rPr>
        <w:t>Gender, Work &amp; Organization</w:t>
      </w:r>
      <w:r w:rsidRPr="00275EA8">
        <w:t>, 29(3), pp. 703–722. Available at: https://doi.org/10.1111/gwao.12811.</w:t>
      </w:r>
    </w:p>
    <w:p w14:paraId="52F4E0AD" w14:textId="77777777" w:rsidR="00275EA8" w:rsidRPr="00275EA8" w:rsidRDefault="00275EA8" w:rsidP="00275EA8">
      <w:pPr>
        <w:pStyle w:val="Bibliography"/>
      </w:pPr>
      <w:r w:rsidRPr="00275EA8">
        <w:t xml:space="preserve">Day, A.E., Corbett, P. and Boyle, J. (2020) ‘Is there a gender gap in chemical sciences scholarly communication?’, </w:t>
      </w:r>
      <w:r w:rsidRPr="00275EA8">
        <w:rPr>
          <w:i/>
          <w:iCs/>
        </w:rPr>
        <w:t>Chemical Science</w:t>
      </w:r>
      <w:r w:rsidRPr="00275EA8">
        <w:t>, 11(8), pp. 2277–2301. Available at: https://doi.org/10.1039/c9sc04090k.</w:t>
      </w:r>
    </w:p>
    <w:p w14:paraId="175C292A" w14:textId="77777777" w:rsidR="00275EA8" w:rsidRPr="00275EA8" w:rsidRDefault="00275EA8" w:rsidP="00275EA8">
      <w:pPr>
        <w:pStyle w:val="Bibliography"/>
      </w:pPr>
      <w:r w:rsidRPr="00275EA8">
        <w:t xml:space="preserve">DeFilippis, E.M. </w:t>
      </w:r>
      <w:r w:rsidRPr="00275EA8">
        <w:rPr>
          <w:i/>
          <w:iCs/>
        </w:rPr>
        <w:t>et al.</w:t>
      </w:r>
      <w:r w:rsidRPr="00275EA8">
        <w:t xml:space="preserve"> (2021) ‘Gender differences in publication authorship during COVID-19: a bibliometric analysis of high-impact cardiology journals’, </w:t>
      </w:r>
      <w:r w:rsidRPr="00275EA8">
        <w:rPr>
          <w:i/>
          <w:iCs/>
        </w:rPr>
        <w:t>Journal of the American Heart Association</w:t>
      </w:r>
      <w:r w:rsidRPr="00275EA8">
        <w:t>, 10(5), p. e019005. Available at: https://doi.org/10.1161/JAHA.120.019005.</w:t>
      </w:r>
    </w:p>
    <w:p w14:paraId="45A3DB57" w14:textId="77777777" w:rsidR="00275EA8" w:rsidRPr="00275EA8" w:rsidRDefault="00275EA8" w:rsidP="00275EA8">
      <w:pPr>
        <w:pStyle w:val="Bibliography"/>
      </w:pPr>
      <w:r w:rsidRPr="00275EA8">
        <w:t>Deryugina, T., Shurchkov, O. and Stearns, J.E. (2021) ‘COVID-19 Disruptions Disproportionately Affect Female Academics’. Available at: https://doi.org/10.1257/pandp.20211017.</w:t>
      </w:r>
    </w:p>
    <w:p w14:paraId="3A228374" w14:textId="77777777" w:rsidR="00275EA8" w:rsidRPr="00275EA8" w:rsidRDefault="00275EA8" w:rsidP="00275EA8">
      <w:pPr>
        <w:pStyle w:val="Bibliography"/>
      </w:pPr>
      <w:r w:rsidRPr="00275EA8">
        <w:t xml:space="preserve">Diaz, J.O. </w:t>
      </w:r>
      <w:r w:rsidRPr="00275EA8">
        <w:rPr>
          <w:i/>
          <w:iCs/>
        </w:rPr>
        <w:t>et al.</w:t>
      </w:r>
      <w:r w:rsidRPr="00275EA8">
        <w:t xml:space="preserve"> (2021) ‘Burnout syndrome in pediatric urology: A perspective during the COVID-19 pandemic—Ibero-American survey’, </w:t>
      </w:r>
      <w:r w:rsidRPr="00275EA8">
        <w:rPr>
          <w:i/>
          <w:iCs/>
        </w:rPr>
        <w:t>Journal of Pediatric Urology</w:t>
      </w:r>
      <w:r w:rsidRPr="00275EA8">
        <w:t>, 17(3), pp. 402-e1. Available at: https://doi.org/10.1016/j.jpurol.2021.01.015.</w:t>
      </w:r>
    </w:p>
    <w:p w14:paraId="5919D3BA" w14:textId="77777777" w:rsidR="00275EA8" w:rsidRPr="00275EA8" w:rsidRDefault="00275EA8" w:rsidP="00275EA8">
      <w:pPr>
        <w:pStyle w:val="Bibliography"/>
      </w:pPr>
      <w:r w:rsidRPr="00275EA8">
        <w:t xml:space="preserve">Docka-Filipek, D. and Stone, L.B. (2021) ‘Twice a “housewife”: On academic precarity,“hysterical” women, faculty mental health, and service as gendered care work for the “university family” in pandemic times’, </w:t>
      </w:r>
      <w:r w:rsidRPr="00275EA8">
        <w:rPr>
          <w:i/>
          <w:iCs/>
        </w:rPr>
        <w:t>Gender, Work &amp; Organization</w:t>
      </w:r>
      <w:r w:rsidRPr="00275EA8">
        <w:t>, 28(6), pp. 2158–2179. Available at: https://doi.org/10.1111/gwao.12723.</w:t>
      </w:r>
    </w:p>
    <w:p w14:paraId="4EDC7790" w14:textId="77777777" w:rsidR="00275EA8" w:rsidRPr="00275EA8" w:rsidRDefault="00275EA8" w:rsidP="00275EA8">
      <w:pPr>
        <w:pStyle w:val="Bibliography"/>
      </w:pPr>
      <w:r w:rsidRPr="00275EA8">
        <w:t xml:space="preserve">Ellinas, E.H. </w:t>
      </w:r>
      <w:r w:rsidRPr="00275EA8">
        <w:rPr>
          <w:i/>
          <w:iCs/>
        </w:rPr>
        <w:t>et al.</w:t>
      </w:r>
      <w:r w:rsidRPr="00275EA8">
        <w:t xml:space="preserve"> (2021) ‘Winners and Losers in Academic Productivity During the COVID-19 Pandemic: Is the Gender Gap Widening for Faculty?’, </w:t>
      </w:r>
      <w:r w:rsidRPr="00275EA8">
        <w:rPr>
          <w:i/>
          <w:iCs/>
        </w:rPr>
        <w:t>Journal of women’s health (2002)</w:t>
      </w:r>
      <w:r w:rsidRPr="00275EA8">
        <w:t xml:space="preserve"> [Preprint]. Available at: https://doi.org/10.1089/jwh.2021.0321.</w:t>
      </w:r>
    </w:p>
    <w:p w14:paraId="7AE3A5DA" w14:textId="77777777" w:rsidR="00275EA8" w:rsidRPr="00275EA8" w:rsidRDefault="00275EA8" w:rsidP="00275EA8">
      <w:pPr>
        <w:pStyle w:val="Bibliography"/>
      </w:pPr>
      <w:r w:rsidRPr="00275EA8">
        <w:lastRenderedPageBreak/>
        <w:t xml:space="preserve">Else, H. (2020) ‘How a torrent of COVID science changed research publishing–in seven charts’, </w:t>
      </w:r>
      <w:r w:rsidRPr="00275EA8">
        <w:rPr>
          <w:i/>
          <w:iCs/>
        </w:rPr>
        <w:t>Nature</w:t>
      </w:r>
      <w:r w:rsidRPr="00275EA8">
        <w:t>, 588(7839), pp. 553–554. Available at: https://doi.org/10.1038/d41586-020-03564-y.</w:t>
      </w:r>
    </w:p>
    <w:p w14:paraId="0A5E9489" w14:textId="77777777" w:rsidR="00275EA8" w:rsidRPr="00275EA8" w:rsidRDefault="00275EA8" w:rsidP="00275EA8">
      <w:pPr>
        <w:pStyle w:val="Bibliography"/>
      </w:pPr>
      <w:r w:rsidRPr="00275EA8">
        <w:t xml:space="preserve">Fisher, A.N. and Ryan, M.K. (2021) ‘Gender inequalities during COVID-19’, </w:t>
      </w:r>
      <w:r w:rsidRPr="00275EA8">
        <w:rPr>
          <w:i/>
          <w:iCs/>
        </w:rPr>
        <w:t>Group Processes &amp; Intergroup Relations</w:t>
      </w:r>
      <w:r w:rsidRPr="00275EA8">
        <w:t>, 24(2), pp. 237–245. Available at: https://doi.org/10.1177/1368430220984248.</w:t>
      </w:r>
    </w:p>
    <w:p w14:paraId="6974F474" w14:textId="77777777" w:rsidR="00275EA8" w:rsidRPr="00275EA8" w:rsidRDefault="00275EA8" w:rsidP="00275EA8">
      <w:pPr>
        <w:pStyle w:val="Bibliography"/>
      </w:pPr>
      <w:r w:rsidRPr="00275EA8">
        <w:t xml:space="preserve">Flor, L.S. </w:t>
      </w:r>
      <w:r w:rsidRPr="00275EA8">
        <w:rPr>
          <w:i/>
          <w:iCs/>
        </w:rPr>
        <w:t>et al.</w:t>
      </w:r>
      <w:r w:rsidRPr="00275EA8">
        <w:t xml:space="preserve"> (2022) ‘Quantifying the effects of the COVID-19 pandemic on gender equality on health, social, and economic indicators: a comprehensive review of data from March, 2020, to September, 2021’, </w:t>
      </w:r>
      <w:r w:rsidRPr="00275EA8">
        <w:rPr>
          <w:i/>
          <w:iCs/>
        </w:rPr>
        <w:t>The Lancet</w:t>
      </w:r>
      <w:r w:rsidRPr="00275EA8">
        <w:t>, 399(10344), pp. 2381–2397. Available at: https://doi.org/10.1016/S0140-6736(22)00008-3.</w:t>
      </w:r>
    </w:p>
    <w:p w14:paraId="46D2F82E" w14:textId="77777777" w:rsidR="00275EA8" w:rsidRPr="00275EA8" w:rsidRDefault="00275EA8" w:rsidP="00275EA8">
      <w:pPr>
        <w:pStyle w:val="Bibliography"/>
      </w:pPr>
      <w:r w:rsidRPr="00275EA8">
        <w:t xml:space="preserve">Forti, L.R., Solino, L.A. and Szabo, J.K. (2021) ‘Trade-off between urgency and reduced editorial capacity affect publication speed in ecological and medical journals during 2020’, </w:t>
      </w:r>
      <w:r w:rsidRPr="00275EA8">
        <w:rPr>
          <w:i/>
          <w:iCs/>
        </w:rPr>
        <w:t>Humanities and Social Sciences Communications</w:t>
      </w:r>
      <w:r w:rsidRPr="00275EA8">
        <w:t>, 8(1), pp. 1–9. Available at: https://doi.org/10.1057/s41599-021-00920-9.</w:t>
      </w:r>
    </w:p>
    <w:p w14:paraId="2687E816" w14:textId="77777777" w:rsidR="00275EA8" w:rsidRPr="00275EA8" w:rsidRDefault="00275EA8" w:rsidP="00275EA8">
      <w:pPr>
        <w:pStyle w:val="Bibliography"/>
      </w:pPr>
      <w:r w:rsidRPr="00275EA8">
        <w:t xml:space="preserve">Fox, C.W. </w:t>
      </w:r>
      <w:r w:rsidRPr="00275EA8">
        <w:rPr>
          <w:i/>
          <w:iCs/>
        </w:rPr>
        <w:t>et al.</w:t>
      </w:r>
      <w:r w:rsidRPr="00275EA8">
        <w:t xml:space="preserve"> (2016) ‘Gender differences in patterns of authorship do not affect peer review outcomes at an ecology journal’, </w:t>
      </w:r>
      <w:r w:rsidRPr="00275EA8">
        <w:rPr>
          <w:i/>
          <w:iCs/>
        </w:rPr>
        <w:t>Functional Ecology</w:t>
      </w:r>
      <w:r w:rsidRPr="00275EA8">
        <w:t>, 30(1), pp. 126–139. Available at: https://doi.org/10.1111/1365-2435.12587.</w:t>
      </w:r>
    </w:p>
    <w:p w14:paraId="46DF52A2" w14:textId="77777777" w:rsidR="00275EA8" w:rsidRPr="00275EA8" w:rsidRDefault="00275EA8" w:rsidP="00275EA8">
      <w:pPr>
        <w:pStyle w:val="Bibliography"/>
      </w:pPr>
      <w:r w:rsidRPr="00275EA8">
        <w:t xml:space="preserve">Fox, C.W. and Meyer, J. (2021) ‘The influence of the global COVID-19 pandemic on manuscript submissions and editor and reviewer performance at six ecology journals’, </w:t>
      </w:r>
      <w:r w:rsidRPr="00275EA8">
        <w:rPr>
          <w:i/>
          <w:iCs/>
        </w:rPr>
        <w:t>Functional Ecology</w:t>
      </w:r>
      <w:r w:rsidRPr="00275EA8">
        <w:t>. Wiley Online Library.</w:t>
      </w:r>
    </w:p>
    <w:p w14:paraId="0071E500" w14:textId="77777777" w:rsidR="00275EA8" w:rsidRPr="00275EA8" w:rsidRDefault="00275EA8" w:rsidP="00275EA8">
      <w:pPr>
        <w:pStyle w:val="Bibliography"/>
      </w:pPr>
      <w:r w:rsidRPr="00275EA8">
        <w:t xml:space="preserve">Fox, C.W. and Paine, C.T. (2019) ‘Gender differences in peer review outcomes and manuscript impact at six journals of ecology and evolution’, </w:t>
      </w:r>
      <w:r w:rsidRPr="00275EA8">
        <w:rPr>
          <w:i/>
          <w:iCs/>
        </w:rPr>
        <w:t>Ecology and Evolution</w:t>
      </w:r>
      <w:r w:rsidRPr="00275EA8">
        <w:t>, 9(6), pp. 3599–3619. Available at: https://doi.org/10.1002/ece3.4993.</w:t>
      </w:r>
    </w:p>
    <w:p w14:paraId="2C6AE3CE" w14:textId="77777777" w:rsidR="00275EA8" w:rsidRPr="00275EA8" w:rsidRDefault="00275EA8" w:rsidP="00275EA8">
      <w:pPr>
        <w:pStyle w:val="Bibliography"/>
      </w:pPr>
      <w:r w:rsidRPr="00275EA8">
        <w:t xml:space="preserve">Gao, J. </w:t>
      </w:r>
      <w:r w:rsidRPr="00275EA8">
        <w:rPr>
          <w:i/>
          <w:iCs/>
        </w:rPr>
        <w:t>et al.</w:t>
      </w:r>
      <w:r w:rsidRPr="00275EA8">
        <w:t xml:space="preserve"> (2021) ‘Potentially long-lasting effects of the pandemic on scientists’, </w:t>
      </w:r>
      <w:r w:rsidRPr="00275EA8">
        <w:rPr>
          <w:i/>
          <w:iCs/>
        </w:rPr>
        <w:t>Nature communications</w:t>
      </w:r>
      <w:r w:rsidRPr="00275EA8">
        <w:t>, 12(1), pp. 1–6. Available at: https://doi.org/10.1038/s41467-021-26428-z.</w:t>
      </w:r>
    </w:p>
    <w:p w14:paraId="1BB20F29" w14:textId="77777777" w:rsidR="00275EA8" w:rsidRPr="00275EA8" w:rsidRDefault="00275EA8" w:rsidP="00275EA8">
      <w:pPr>
        <w:pStyle w:val="Bibliography"/>
      </w:pPr>
      <w:r w:rsidRPr="00275EA8">
        <w:t xml:space="preserve">Gayet-Ageron, A. </w:t>
      </w:r>
      <w:r w:rsidRPr="00275EA8">
        <w:rPr>
          <w:i/>
          <w:iCs/>
        </w:rPr>
        <w:t>et al.</w:t>
      </w:r>
      <w:r w:rsidRPr="00275EA8">
        <w:t xml:space="preserve"> (2021) ‘Female authorship of covid-19 research in manuscripts submitted to 11 biomedical journals: cross sectional study.’, </w:t>
      </w:r>
      <w:r w:rsidRPr="00275EA8">
        <w:rPr>
          <w:i/>
          <w:iCs/>
        </w:rPr>
        <w:t>BMJ (Clinical research ed.)</w:t>
      </w:r>
      <w:r w:rsidRPr="00275EA8">
        <w:t>, 375, p. n2288. Available at: https://doi.org/10.1136/bmj.n2288.</w:t>
      </w:r>
    </w:p>
    <w:p w14:paraId="18FC5527" w14:textId="77777777" w:rsidR="00275EA8" w:rsidRPr="00275EA8" w:rsidRDefault="00275EA8" w:rsidP="00275EA8">
      <w:pPr>
        <w:pStyle w:val="Bibliography"/>
      </w:pPr>
      <w:r w:rsidRPr="00275EA8">
        <w:t xml:space="preserve">Gerding, A.B. </w:t>
      </w:r>
      <w:r w:rsidRPr="00275EA8">
        <w:rPr>
          <w:i/>
          <w:iCs/>
        </w:rPr>
        <w:t>et al.</w:t>
      </w:r>
      <w:r w:rsidRPr="00275EA8">
        <w:t xml:space="preserve"> (2021) ‘Scholarly productivity in clinical pharmacology amid pandemic-related workforce disruptions: are men and women affected equally?’, </w:t>
      </w:r>
      <w:r w:rsidRPr="00275EA8">
        <w:rPr>
          <w:i/>
          <w:iCs/>
        </w:rPr>
        <w:t>Clinical Pharmacology and Therapeutics</w:t>
      </w:r>
      <w:r w:rsidRPr="00275EA8">
        <w:t>, 110(4), p. 841. Available at: https://doi.org/10.1002/cpt.2358.</w:t>
      </w:r>
    </w:p>
    <w:p w14:paraId="235B6C4F" w14:textId="77777777" w:rsidR="00275EA8" w:rsidRPr="00275EA8" w:rsidRDefault="00275EA8" w:rsidP="00275EA8">
      <w:pPr>
        <w:pStyle w:val="Bibliography"/>
      </w:pPr>
      <w:r w:rsidRPr="00275EA8">
        <w:t xml:space="preserve">Ghaffarizadeh, S. Aryan </w:t>
      </w:r>
      <w:r w:rsidRPr="00275EA8">
        <w:rPr>
          <w:i/>
          <w:iCs/>
        </w:rPr>
        <w:t>et al.</w:t>
      </w:r>
      <w:r w:rsidRPr="00275EA8">
        <w:t xml:space="preserve"> (2021) ‘Life and work of researchers trapped in the COVID-19 pandemic vicious cycle’, </w:t>
      </w:r>
      <w:r w:rsidRPr="00275EA8">
        <w:rPr>
          <w:i/>
          <w:iCs/>
        </w:rPr>
        <w:t>bioRxiv</w:t>
      </w:r>
      <w:r w:rsidRPr="00275EA8">
        <w:t>, p. 2021.02.02.429476. Available at: https://doi.org/10.1101/2021.02.02.429476.</w:t>
      </w:r>
    </w:p>
    <w:p w14:paraId="0556D833" w14:textId="77777777" w:rsidR="00275EA8" w:rsidRPr="00275EA8" w:rsidRDefault="00275EA8" w:rsidP="00275EA8">
      <w:pPr>
        <w:pStyle w:val="Bibliography"/>
      </w:pPr>
      <w:r w:rsidRPr="00275EA8">
        <w:t xml:space="preserve">Grames, E.M. </w:t>
      </w:r>
      <w:r w:rsidRPr="00275EA8">
        <w:rPr>
          <w:i/>
          <w:iCs/>
        </w:rPr>
        <w:t>et al.</w:t>
      </w:r>
      <w:r w:rsidRPr="00275EA8">
        <w:t xml:space="preserve"> (2019) ‘An automated approach to identifying search terms for systematic reviews using keyword co-occurrence networks’, </w:t>
      </w:r>
      <w:r w:rsidRPr="00275EA8">
        <w:rPr>
          <w:i/>
          <w:iCs/>
        </w:rPr>
        <w:t>Methods in Ecology and Evolution</w:t>
      </w:r>
      <w:r w:rsidRPr="00275EA8">
        <w:t>, 10(10), pp. 1645–1654. Available at: https://doi.org/10.1111/2041-210X.13268.</w:t>
      </w:r>
    </w:p>
    <w:p w14:paraId="6FB0CEEA" w14:textId="77777777" w:rsidR="00275EA8" w:rsidRPr="00275EA8" w:rsidRDefault="00275EA8" w:rsidP="00275EA8">
      <w:pPr>
        <w:pStyle w:val="Bibliography"/>
      </w:pPr>
      <w:r w:rsidRPr="00275EA8">
        <w:lastRenderedPageBreak/>
        <w:t xml:space="preserve">Guarino, C.M. and Borden, V.M.H. (2017) ‘Faculty Service Loads and Gender: Are Women Taking Care of the Academic Family?’, </w:t>
      </w:r>
      <w:r w:rsidRPr="00275EA8">
        <w:rPr>
          <w:i/>
          <w:iCs/>
        </w:rPr>
        <w:t>Research in Higher Education</w:t>
      </w:r>
      <w:r w:rsidRPr="00275EA8">
        <w:t>, 58(6), pp. 672–694. Available at: https://doi.org/10.1007/s11162-017-9454-2.</w:t>
      </w:r>
    </w:p>
    <w:p w14:paraId="6CFED9E8" w14:textId="77777777" w:rsidR="00275EA8" w:rsidRPr="00275EA8" w:rsidRDefault="00275EA8" w:rsidP="00275EA8">
      <w:pPr>
        <w:pStyle w:val="Bibliography"/>
      </w:pPr>
      <w:r w:rsidRPr="00275EA8">
        <w:t xml:space="preserve">Guintivano, J., Dick, D. and Bulik, C.M. (2021) ‘Psychiatric genomics research during the COVID-19 pandemic: A survey of Psychiatric Genomics Consortium researchers’, </w:t>
      </w:r>
      <w:r w:rsidRPr="00275EA8">
        <w:rPr>
          <w:i/>
          <w:iCs/>
        </w:rPr>
        <w:t>American Journal of Medical Genetics Part B: Neuropsychiatric Genetics</w:t>
      </w:r>
      <w:r w:rsidRPr="00275EA8">
        <w:t>, 186(1), pp. 40–49. Available at: https://doi.org/10.1002/ajmg.b.32838.</w:t>
      </w:r>
    </w:p>
    <w:p w14:paraId="07FA9B49" w14:textId="77777777" w:rsidR="00275EA8" w:rsidRPr="00275EA8" w:rsidRDefault="00275EA8" w:rsidP="00275EA8">
      <w:pPr>
        <w:pStyle w:val="Bibliography"/>
      </w:pPr>
      <w:r w:rsidRPr="00275EA8">
        <w:t xml:space="preserve">Guy, B. and Arthur, B. (2020) ‘Academic motherhood during COVID-19: Navigating our dual roles as educators and mothers’, </w:t>
      </w:r>
      <w:r w:rsidRPr="00275EA8">
        <w:rPr>
          <w:i/>
          <w:iCs/>
        </w:rPr>
        <w:t>Gender, Work &amp; Organization</w:t>
      </w:r>
      <w:r w:rsidRPr="00275EA8">
        <w:t>, 27(5), pp. 887–899. Available at: https://doi.org/10.1111/gwao.12493.</w:t>
      </w:r>
    </w:p>
    <w:p w14:paraId="3423F8B1" w14:textId="77777777" w:rsidR="00275EA8" w:rsidRPr="00275EA8" w:rsidRDefault="00275EA8" w:rsidP="00275EA8">
      <w:pPr>
        <w:pStyle w:val="Bibliography"/>
      </w:pPr>
      <w:r w:rsidRPr="00275EA8">
        <w:t xml:space="preserve">Hagan, A.K. </w:t>
      </w:r>
      <w:r w:rsidRPr="00275EA8">
        <w:rPr>
          <w:i/>
          <w:iCs/>
        </w:rPr>
        <w:t>et al.</w:t>
      </w:r>
      <w:r w:rsidRPr="00275EA8">
        <w:t xml:space="preserve"> (2020) ‘Women Are Underrepresented and Receive Differential Outcomes at ASM Journals: a Six-Year Retrospective Analysis’, </w:t>
      </w:r>
      <w:r w:rsidRPr="00275EA8">
        <w:rPr>
          <w:i/>
          <w:iCs/>
        </w:rPr>
        <w:t>mBio</w:t>
      </w:r>
      <w:r w:rsidRPr="00275EA8">
        <w:t>, 11(6), pp. e01680-20. Available at: https://doi.org/10.1128/mBio.01680-20.</w:t>
      </w:r>
    </w:p>
    <w:p w14:paraId="6308687A" w14:textId="77777777" w:rsidR="00275EA8" w:rsidRPr="00275EA8" w:rsidRDefault="00275EA8" w:rsidP="00275EA8">
      <w:pPr>
        <w:pStyle w:val="Bibliography"/>
      </w:pPr>
      <w:r w:rsidRPr="00275EA8">
        <w:t xml:space="preserve">Harris, B. </w:t>
      </w:r>
      <w:r w:rsidRPr="00275EA8">
        <w:rPr>
          <w:i/>
          <w:iCs/>
        </w:rPr>
        <w:t>et al.</w:t>
      </w:r>
      <w:r w:rsidRPr="00275EA8">
        <w:t xml:space="preserve"> (2022) ‘Exploratory Investigation of Gender Differences in School Psychology Publishing Before and During the Initial Phase of COVID-19’, </w:t>
      </w:r>
      <w:r w:rsidRPr="00275EA8">
        <w:rPr>
          <w:i/>
          <w:iCs/>
        </w:rPr>
        <w:t>Canadian Journal of School Psychology</w:t>
      </w:r>
      <w:r w:rsidRPr="00275EA8">
        <w:t>, 37(2), pp. 204–211. Available at: https://doi.org/10.1177/08295735221074473.</w:t>
      </w:r>
    </w:p>
    <w:p w14:paraId="549D09C7" w14:textId="77777777" w:rsidR="00275EA8" w:rsidRPr="00275EA8" w:rsidRDefault="00275EA8" w:rsidP="00275EA8">
      <w:pPr>
        <w:pStyle w:val="Bibliography"/>
      </w:pPr>
      <w:r w:rsidRPr="00275EA8">
        <w:t xml:space="preserve">Herman, E. </w:t>
      </w:r>
      <w:r w:rsidRPr="00275EA8">
        <w:rPr>
          <w:i/>
          <w:iCs/>
        </w:rPr>
        <w:t>et al.</w:t>
      </w:r>
      <w:r w:rsidRPr="00275EA8">
        <w:t xml:space="preserve"> (2021) ‘The impact of the pandemic on early career researchers: what we already know from the internationally published literature’, </w:t>
      </w:r>
      <w:r w:rsidRPr="00275EA8">
        <w:rPr>
          <w:i/>
          <w:iCs/>
        </w:rPr>
        <w:t>El Profesional de la Información</w:t>
      </w:r>
      <w:r w:rsidRPr="00275EA8">
        <w:t>, 30(2). Available at: https://doi.org/10.3145/epi.2021.mar.08.</w:t>
      </w:r>
    </w:p>
    <w:p w14:paraId="278D01FE" w14:textId="77777777" w:rsidR="00275EA8" w:rsidRPr="00275EA8" w:rsidRDefault="00275EA8" w:rsidP="00275EA8">
      <w:pPr>
        <w:pStyle w:val="Bibliography"/>
      </w:pPr>
      <w:r w:rsidRPr="00275EA8">
        <w:t xml:space="preserve">Hoggarth, J.A. </w:t>
      </w:r>
      <w:r w:rsidRPr="00275EA8">
        <w:rPr>
          <w:i/>
          <w:iCs/>
        </w:rPr>
        <w:t>et al.</w:t>
      </w:r>
      <w:r w:rsidRPr="00275EA8">
        <w:t xml:space="preserve"> (2021) ‘Impacts of the COVID-19 pandemic on women and early career archaeologists’, </w:t>
      </w:r>
      <w:r w:rsidRPr="00275EA8">
        <w:rPr>
          <w:i/>
          <w:iCs/>
        </w:rPr>
        <w:t>Heritage</w:t>
      </w:r>
      <w:r w:rsidRPr="00275EA8">
        <w:t>, 4(3), pp. 1681–1702. Available at: https://doi.org/10.3390/heritage4030093.</w:t>
      </w:r>
    </w:p>
    <w:p w14:paraId="679239EC" w14:textId="77777777" w:rsidR="00275EA8" w:rsidRPr="00275EA8" w:rsidRDefault="00275EA8" w:rsidP="00275EA8">
      <w:pPr>
        <w:pStyle w:val="Bibliography"/>
      </w:pPr>
      <w:r w:rsidRPr="00275EA8">
        <w:t xml:space="preserve">Horbach, S.P.J.M. (2020) ‘Pandemic publishing: Medical journals strongly speed up their publication process for COVID-19’, </w:t>
      </w:r>
      <w:r w:rsidRPr="00275EA8">
        <w:rPr>
          <w:i/>
          <w:iCs/>
        </w:rPr>
        <w:t>Quantitative Science Studies</w:t>
      </w:r>
      <w:r w:rsidRPr="00275EA8">
        <w:t>, 1(3), pp. 1056–1067. Available at: https://doi.org/10.1162/QSS_A_00076.</w:t>
      </w:r>
    </w:p>
    <w:p w14:paraId="6FC50BF7" w14:textId="77777777" w:rsidR="00275EA8" w:rsidRPr="00275EA8" w:rsidRDefault="00275EA8" w:rsidP="00275EA8">
      <w:pPr>
        <w:pStyle w:val="Bibliography"/>
      </w:pPr>
      <w:r w:rsidRPr="00275EA8">
        <w:t xml:space="preserve">Huang, J. </w:t>
      </w:r>
      <w:r w:rsidRPr="00275EA8">
        <w:rPr>
          <w:i/>
          <w:iCs/>
        </w:rPr>
        <w:t>et al.</w:t>
      </w:r>
      <w:r w:rsidRPr="00275EA8">
        <w:t xml:space="preserve"> (2020) ‘Historical comparison of gender inequality in scientific careers across countries and disciplines’, </w:t>
      </w:r>
      <w:r w:rsidRPr="00275EA8">
        <w:rPr>
          <w:i/>
          <w:iCs/>
        </w:rPr>
        <w:t>Proceedings of the National Academy of Sciences</w:t>
      </w:r>
      <w:r w:rsidRPr="00275EA8">
        <w:t>, 117(9), pp. 4609–4616. Available at: https://doi.org/10.1073/PNAS.1914221117.</w:t>
      </w:r>
    </w:p>
    <w:p w14:paraId="7568FEE2" w14:textId="77777777" w:rsidR="00275EA8" w:rsidRPr="00275EA8" w:rsidRDefault="00275EA8" w:rsidP="00275EA8">
      <w:pPr>
        <w:pStyle w:val="Bibliography"/>
      </w:pPr>
      <w:r w:rsidRPr="00275EA8">
        <w:t xml:space="preserve">Inno, L., Rotundi, A. and Piccialli, A. (2020) ‘COVID-19 lockdown effects on gender inequality’, </w:t>
      </w:r>
      <w:r w:rsidRPr="00275EA8">
        <w:rPr>
          <w:i/>
          <w:iCs/>
        </w:rPr>
        <w:t>Nature Astronomy</w:t>
      </w:r>
      <w:r w:rsidRPr="00275EA8">
        <w:t>, 4(12), pp. 1114–1114. Available at: https://doi.org/10.1038/s41550-020-01258-z.</w:t>
      </w:r>
    </w:p>
    <w:p w14:paraId="5807238E" w14:textId="77777777" w:rsidR="00275EA8" w:rsidRPr="00275EA8" w:rsidRDefault="00275EA8" w:rsidP="00275EA8">
      <w:pPr>
        <w:pStyle w:val="Bibliography"/>
      </w:pPr>
      <w:r w:rsidRPr="00275EA8">
        <w:t xml:space="preserve">Ipe, T.S. </w:t>
      </w:r>
      <w:r w:rsidRPr="00275EA8">
        <w:rPr>
          <w:i/>
          <w:iCs/>
        </w:rPr>
        <w:t>et al.</w:t>
      </w:r>
      <w:r w:rsidRPr="00275EA8">
        <w:t xml:space="preserve"> (2021) ‘The impact of COVID-19 on academic productivity by female physicians and researchers in transfusion medicine’, </w:t>
      </w:r>
      <w:r w:rsidRPr="00275EA8">
        <w:rPr>
          <w:i/>
          <w:iCs/>
        </w:rPr>
        <w:t>Transfusion</w:t>
      </w:r>
      <w:r w:rsidRPr="00275EA8">
        <w:t>, 61(6), pp. 1690–1693. Available at: https://doi.org/10.1111/trf.16306.</w:t>
      </w:r>
    </w:p>
    <w:p w14:paraId="24EBD761" w14:textId="77777777" w:rsidR="00275EA8" w:rsidRPr="00275EA8" w:rsidRDefault="00275EA8" w:rsidP="00275EA8">
      <w:pPr>
        <w:pStyle w:val="Bibliography"/>
      </w:pPr>
      <w:r w:rsidRPr="00275EA8">
        <w:t xml:space="preserve">Jemielniak, D., Sławska, A. and Wilamowski, M. (2021) ‘COVID-19 effect on the gender gap in academic publishing’, </w:t>
      </w:r>
      <w:r w:rsidRPr="00275EA8">
        <w:rPr>
          <w:i/>
          <w:iCs/>
        </w:rPr>
        <w:t>Journal of Information Science</w:t>
      </w:r>
      <w:r w:rsidRPr="00275EA8">
        <w:t>, p. 01655515211068168. Available at: https://doi.org/10.1177/01655515211068168.</w:t>
      </w:r>
    </w:p>
    <w:p w14:paraId="06B26115" w14:textId="77777777" w:rsidR="00275EA8" w:rsidRPr="00275EA8" w:rsidRDefault="00275EA8" w:rsidP="00275EA8">
      <w:pPr>
        <w:pStyle w:val="Bibliography"/>
      </w:pPr>
      <w:r w:rsidRPr="00275EA8">
        <w:lastRenderedPageBreak/>
        <w:t xml:space="preserve">Jordan, C.J. and Carlezon, W.A. (2021) ‘Effects of the COVID-19 pandemic on gender representation among corresponding authors of Neuropsychopharmacology (NPP) manuscripts: submissions during January–June, 2020’, </w:t>
      </w:r>
      <w:r w:rsidRPr="00275EA8">
        <w:rPr>
          <w:i/>
          <w:iCs/>
        </w:rPr>
        <w:t>Neuropsychopharmacology</w:t>
      </w:r>
      <w:r w:rsidRPr="00275EA8">
        <w:t>, 46(2), pp. 269–270. Available at: https://doi.org/10.1038/s41386-020-00869-4.</w:t>
      </w:r>
    </w:p>
    <w:p w14:paraId="044328FE" w14:textId="77777777" w:rsidR="00275EA8" w:rsidRPr="00275EA8" w:rsidRDefault="00275EA8" w:rsidP="00275EA8">
      <w:pPr>
        <w:pStyle w:val="Bibliography"/>
      </w:pPr>
      <w:r w:rsidRPr="00275EA8">
        <w:t xml:space="preserve">Kaatz, A., Gutierrez, B. and Carnes, M. (2014) ‘Threats to objectivity in peer review: the case of gender’, </w:t>
      </w:r>
      <w:r w:rsidRPr="00275EA8">
        <w:rPr>
          <w:i/>
          <w:iCs/>
        </w:rPr>
        <w:t>Trends in pharmacological sciences</w:t>
      </w:r>
      <w:r w:rsidRPr="00275EA8">
        <w:t>, 35(8), pp. 371–373. Available at: https://doi.org/10.1016/j.tips.2014.06.005.</w:t>
      </w:r>
    </w:p>
    <w:p w14:paraId="1F883AE5" w14:textId="77777777" w:rsidR="00275EA8" w:rsidRPr="00275EA8" w:rsidRDefault="00275EA8" w:rsidP="00275EA8">
      <w:pPr>
        <w:pStyle w:val="Bibliography"/>
      </w:pPr>
      <w:r w:rsidRPr="00275EA8">
        <w:t xml:space="preserve">Kibbe, M.R. (2020) ‘Consequences of the COVID-19 Pandemic on Manuscript Submissions by Women’, </w:t>
      </w:r>
      <w:r w:rsidRPr="00275EA8">
        <w:rPr>
          <w:i/>
          <w:iCs/>
        </w:rPr>
        <w:t>JAMA Surgery</w:t>
      </w:r>
      <w:r w:rsidRPr="00275EA8">
        <w:t>, 155(9), pp. 803–804. Available at: https://doi.org/10.1001/jamasurg.2020.3917.</w:t>
      </w:r>
    </w:p>
    <w:p w14:paraId="48481385" w14:textId="77777777" w:rsidR="00275EA8" w:rsidRPr="00275EA8" w:rsidRDefault="00275EA8" w:rsidP="00275EA8">
      <w:pPr>
        <w:pStyle w:val="Bibliography"/>
      </w:pPr>
      <w:r w:rsidRPr="00275EA8">
        <w:t xml:space="preserve">King, M.M. and Frederickson, M.E. (2021) ‘The Pandemic Penalty: The Gendered Effects of COVID-19 on Scientific Productivity’:, </w:t>
      </w:r>
      <w:r w:rsidRPr="00275EA8">
        <w:rPr>
          <w:i/>
          <w:iCs/>
        </w:rPr>
        <w:t>Socius</w:t>
      </w:r>
      <w:r w:rsidRPr="00275EA8">
        <w:t xml:space="preserve"> [Preprint]. Available at: https://doi.org/10.1177/23780231211006977.</w:t>
      </w:r>
    </w:p>
    <w:p w14:paraId="1021B53A" w14:textId="77777777" w:rsidR="00275EA8" w:rsidRPr="00275EA8" w:rsidRDefault="00275EA8" w:rsidP="00275EA8">
      <w:pPr>
        <w:pStyle w:val="Bibliography"/>
      </w:pPr>
      <w:r w:rsidRPr="00275EA8">
        <w:t xml:space="preserve">Krukowski, R.A., Jagsi, R. and Cardel, M.I. (2021) ‘Academic productivity differences by gender and child age in science, technology, engineering, mathematics, and medicine faculty during the COVID-19 pandemic’, </w:t>
      </w:r>
      <w:r w:rsidRPr="00275EA8">
        <w:rPr>
          <w:i/>
          <w:iCs/>
        </w:rPr>
        <w:t>Journal of Women’s Health</w:t>
      </w:r>
      <w:r w:rsidRPr="00275EA8">
        <w:t>, 30(3), pp. 341–347. Available at: https://doi.org/10.1089/jwh.2020.8710.</w:t>
      </w:r>
    </w:p>
    <w:p w14:paraId="783238B9" w14:textId="77777777" w:rsidR="00275EA8" w:rsidRPr="00275EA8" w:rsidRDefault="00275EA8" w:rsidP="00275EA8">
      <w:pPr>
        <w:pStyle w:val="Bibliography"/>
      </w:pPr>
      <w:r w:rsidRPr="00275EA8">
        <w:t xml:space="preserve">Landis, J. and Koch, G. (1977) ‘The measurement of observer agreement for categorical data.’, </w:t>
      </w:r>
      <w:r w:rsidRPr="00275EA8">
        <w:rPr>
          <w:i/>
          <w:iCs/>
        </w:rPr>
        <w:t>Biometrics</w:t>
      </w:r>
      <w:r w:rsidRPr="00275EA8">
        <w:t>, 33(1), pp. 159–174. Available at: https://doi.org/10.2307/2529310.</w:t>
      </w:r>
    </w:p>
    <w:p w14:paraId="39B71C6D" w14:textId="77777777" w:rsidR="00275EA8" w:rsidRPr="00275EA8" w:rsidRDefault="00275EA8" w:rsidP="00275EA8">
      <w:pPr>
        <w:pStyle w:val="Bibliography"/>
      </w:pPr>
      <w:r w:rsidRPr="00275EA8">
        <w:t xml:space="preserve">Lerchenmüller, C. </w:t>
      </w:r>
      <w:r w:rsidRPr="00275EA8">
        <w:rPr>
          <w:i/>
          <w:iCs/>
        </w:rPr>
        <w:t>et al.</w:t>
      </w:r>
      <w:r w:rsidRPr="00275EA8">
        <w:t xml:space="preserve"> (2021) ‘Longitudinal analyses of gender differences in first authorship publications related to COVID-19’, </w:t>
      </w:r>
      <w:r w:rsidRPr="00275EA8">
        <w:rPr>
          <w:i/>
          <w:iCs/>
        </w:rPr>
        <w:t>BMJ open</w:t>
      </w:r>
      <w:r w:rsidRPr="00275EA8">
        <w:t>, 11(4), p. e045176. Available at: https://doi.org/10.1136/bmjopen-2020-045176.</w:t>
      </w:r>
    </w:p>
    <w:p w14:paraId="40CA47F5" w14:textId="77777777" w:rsidR="00275EA8" w:rsidRPr="00275EA8" w:rsidRDefault="00275EA8" w:rsidP="00275EA8">
      <w:pPr>
        <w:pStyle w:val="Bibliography"/>
      </w:pPr>
      <w:r w:rsidRPr="00275EA8">
        <w:t xml:space="preserve">Livoreil, B. </w:t>
      </w:r>
      <w:r w:rsidRPr="00275EA8">
        <w:rPr>
          <w:i/>
          <w:iCs/>
        </w:rPr>
        <w:t>et al.</w:t>
      </w:r>
      <w:r w:rsidRPr="00275EA8">
        <w:t xml:space="preserve"> (2017) ‘Systematic searching for environmental evidence using multiple tools and sources’, </w:t>
      </w:r>
      <w:r w:rsidRPr="00275EA8">
        <w:rPr>
          <w:i/>
          <w:iCs/>
        </w:rPr>
        <w:t>Environmental Evidence 2017 6:1</w:t>
      </w:r>
      <w:r w:rsidRPr="00275EA8">
        <w:t>, 6(1), pp. 1–14. Available at: https://doi.org/10.1186/S13750-017-0099-6.</w:t>
      </w:r>
    </w:p>
    <w:p w14:paraId="2B374AFC" w14:textId="77777777" w:rsidR="00275EA8" w:rsidRPr="00275EA8" w:rsidRDefault="00275EA8" w:rsidP="00275EA8">
      <w:pPr>
        <w:pStyle w:val="Bibliography"/>
      </w:pPr>
      <w:r w:rsidRPr="00275EA8">
        <w:t xml:space="preserve">Macaluso, B. </w:t>
      </w:r>
      <w:r w:rsidRPr="00275EA8">
        <w:rPr>
          <w:i/>
          <w:iCs/>
        </w:rPr>
        <w:t>et al.</w:t>
      </w:r>
      <w:r w:rsidRPr="00275EA8">
        <w:t xml:space="preserve"> (2016) ‘Is Science Built on the Shoulders of Women? A Study of Gender Differences in Contributorship’, </w:t>
      </w:r>
      <w:r w:rsidRPr="00275EA8">
        <w:rPr>
          <w:i/>
          <w:iCs/>
        </w:rPr>
        <w:t>Academic Medicine</w:t>
      </w:r>
      <w:r w:rsidRPr="00275EA8">
        <w:t>, 91(8), pp. 1136–1142. Available at: https://doi.org/10.1097/ACM.0000000000001261.</w:t>
      </w:r>
    </w:p>
    <w:p w14:paraId="03447C3E" w14:textId="77777777" w:rsidR="00275EA8" w:rsidRPr="00275EA8" w:rsidRDefault="00275EA8" w:rsidP="00275EA8">
      <w:pPr>
        <w:pStyle w:val="Bibliography"/>
      </w:pPr>
      <w:r w:rsidRPr="00275EA8">
        <w:t xml:space="preserve">Madsen, E.B. </w:t>
      </w:r>
      <w:r w:rsidRPr="00275EA8">
        <w:rPr>
          <w:i/>
          <w:iCs/>
        </w:rPr>
        <w:t>et al.</w:t>
      </w:r>
      <w:r w:rsidRPr="00275EA8">
        <w:t xml:space="preserve"> (2022) ‘Author-level data confirm the widening gender gap in publishing rates during COVID-19’, </w:t>
      </w:r>
      <w:r w:rsidRPr="00275EA8">
        <w:rPr>
          <w:i/>
          <w:iCs/>
        </w:rPr>
        <w:t>eLife</w:t>
      </w:r>
      <w:r w:rsidRPr="00275EA8">
        <w:t>. Edited by P. Rodgers, 11, p. e76559. Available at: https://doi.org/10.7554/eLife.76559.</w:t>
      </w:r>
    </w:p>
    <w:p w14:paraId="755F1011" w14:textId="77777777" w:rsidR="00275EA8" w:rsidRPr="00275EA8" w:rsidRDefault="00275EA8" w:rsidP="00275EA8">
      <w:pPr>
        <w:pStyle w:val="Bibliography"/>
      </w:pPr>
      <w:r w:rsidRPr="00275EA8">
        <w:t xml:space="preserve">Maguire, R. </w:t>
      </w:r>
      <w:r w:rsidRPr="00275EA8">
        <w:rPr>
          <w:i/>
          <w:iCs/>
        </w:rPr>
        <w:t>et al.</w:t>
      </w:r>
      <w:r w:rsidRPr="00275EA8">
        <w:t xml:space="preserve"> (2021) ‘Research interrupted: The impact of the COVID-19 pandemic on multiple sclerosis research in the field of rehabilitation and quality of life’, </w:t>
      </w:r>
      <w:r w:rsidRPr="00275EA8">
        <w:rPr>
          <w:i/>
          <w:iCs/>
        </w:rPr>
        <w:t>Multiple Sclerosis Journal–Experimental, Translational and Clinical</w:t>
      </w:r>
      <w:r w:rsidRPr="00275EA8">
        <w:t>, 7(3), p. 20552173211038030. Available at: https://doi.org/10.1177/20552173211038030.</w:t>
      </w:r>
    </w:p>
    <w:p w14:paraId="5AF84933" w14:textId="77777777" w:rsidR="00275EA8" w:rsidRPr="00275EA8" w:rsidRDefault="00275EA8" w:rsidP="00275EA8">
      <w:pPr>
        <w:pStyle w:val="Bibliography"/>
      </w:pPr>
      <w:r w:rsidRPr="00275EA8">
        <w:lastRenderedPageBreak/>
        <w:t xml:space="preserve">Malisch, J.L. </w:t>
      </w:r>
      <w:r w:rsidRPr="00275EA8">
        <w:rPr>
          <w:i/>
          <w:iCs/>
        </w:rPr>
        <w:t>et al.</w:t>
      </w:r>
      <w:r w:rsidRPr="00275EA8">
        <w:t xml:space="preserve"> (2020) ‘Opinion: In the wake of COVID-19, academia needs new solutions to ensure gender equity’, </w:t>
      </w:r>
      <w:r w:rsidRPr="00275EA8">
        <w:rPr>
          <w:i/>
          <w:iCs/>
        </w:rPr>
        <w:t>Proceedings of the National Academy of Sciences</w:t>
      </w:r>
      <w:r w:rsidRPr="00275EA8">
        <w:t>, 117(27), pp. 15378–15381. Available at: https://doi.org/10.1073/PNAS.2010636117.</w:t>
      </w:r>
    </w:p>
    <w:p w14:paraId="021CFF06" w14:textId="77777777" w:rsidR="00275EA8" w:rsidRPr="00275EA8" w:rsidRDefault="00275EA8" w:rsidP="00275EA8">
      <w:pPr>
        <w:pStyle w:val="Bibliography"/>
      </w:pPr>
      <w:r w:rsidRPr="00275EA8">
        <w:t xml:space="preserve">McHugh, M.L. (2012) ‘Interrater reliability: the kappa statistic’, </w:t>
      </w:r>
      <w:r w:rsidRPr="00275EA8">
        <w:rPr>
          <w:i/>
          <w:iCs/>
        </w:rPr>
        <w:t>Biochemia Medica</w:t>
      </w:r>
      <w:r w:rsidRPr="00275EA8">
        <w:t>, 22(3), p. 276. Available at: https://doi.org/10.11613/BM.2012.031.</w:t>
      </w:r>
    </w:p>
    <w:p w14:paraId="2D704653" w14:textId="77777777" w:rsidR="00275EA8" w:rsidRPr="00275EA8" w:rsidRDefault="00275EA8" w:rsidP="00275EA8">
      <w:pPr>
        <w:pStyle w:val="Bibliography"/>
      </w:pPr>
      <w:r w:rsidRPr="00275EA8">
        <w:t xml:space="preserve">Mihaljević, H. </w:t>
      </w:r>
      <w:r w:rsidRPr="00275EA8">
        <w:rPr>
          <w:i/>
          <w:iCs/>
        </w:rPr>
        <w:t>et al.</w:t>
      </w:r>
      <w:r w:rsidRPr="00275EA8">
        <w:t xml:space="preserve"> (2019) ‘Reflections on Gender Analyses of Bibliographic Corpora’, </w:t>
      </w:r>
      <w:r w:rsidRPr="00275EA8">
        <w:rPr>
          <w:i/>
          <w:iCs/>
        </w:rPr>
        <w:t>Frontiers in Big Data</w:t>
      </w:r>
      <w:r w:rsidRPr="00275EA8">
        <w:t>, 2. Available at: https://doi.org/10.3389/fdata.2019.00029.</w:t>
      </w:r>
    </w:p>
    <w:p w14:paraId="47469A06" w14:textId="77777777" w:rsidR="00275EA8" w:rsidRPr="00275EA8" w:rsidRDefault="00275EA8" w:rsidP="00275EA8">
      <w:pPr>
        <w:pStyle w:val="Bibliography"/>
      </w:pPr>
      <w:r w:rsidRPr="00275EA8">
        <w:t xml:space="preserve">Minello, A., Martucci, S. and Manzo, L.K. (2021) ‘The pandemic and the academic mothers: present hardships and future perspectives’, </w:t>
      </w:r>
      <w:r w:rsidRPr="00275EA8">
        <w:rPr>
          <w:i/>
          <w:iCs/>
        </w:rPr>
        <w:t>European Societies</w:t>
      </w:r>
      <w:r w:rsidRPr="00275EA8">
        <w:t>, 23(sup1), pp. S82–S94. Available at: https://doi.org/10.1080/14616696.2020.1809690.</w:t>
      </w:r>
    </w:p>
    <w:p w14:paraId="7A8FA7AD" w14:textId="77777777" w:rsidR="00275EA8" w:rsidRPr="00275EA8" w:rsidRDefault="00275EA8" w:rsidP="00275EA8">
      <w:pPr>
        <w:pStyle w:val="Bibliography"/>
      </w:pPr>
      <w:r w:rsidRPr="00275EA8">
        <w:t xml:space="preserve">Mitchell, S.M. and Hesli, V.L. (2013) ‘Women don’t ask? Women don’t say no? Bargaining and service in the political science profession’, </w:t>
      </w:r>
      <w:r w:rsidRPr="00275EA8">
        <w:rPr>
          <w:i/>
          <w:iCs/>
        </w:rPr>
        <w:t>PS: Political Science &amp; Politics</w:t>
      </w:r>
      <w:r w:rsidRPr="00275EA8">
        <w:t>, 46(2), pp. 355–369. Available at: https://doi.org/10.1017/S1049096513000073.</w:t>
      </w:r>
    </w:p>
    <w:p w14:paraId="74208D55" w14:textId="77777777" w:rsidR="00275EA8" w:rsidRPr="00275EA8" w:rsidRDefault="00275EA8" w:rsidP="00275EA8">
      <w:pPr>
        <w:pStyle w:val="Bibliography"/>
      </w:pPr>
      <w:r w:rsidRPr="00275EA8">
        <w:t xml:space="preserve">Mogensen, M.A., Lee, C.I. and Carlos, R.C. (2021) ‘The Impact of the COVID-19 Pandemic on Journal Scholarly Activity Among Female Contributors’, </w:t>
      </w:r>
      <w:r w:rsidRPr="00275EA8">
        <w:rPr>
          <w:i/>
          <w:iCs/>
        </w:rPr>
        <w:t>Journal of the American College of Radiology</w:t>
      </w:r>
      <w:r w:rsidRPr="00275EA8">
        <w:t>, 18(7), pp. 1044–1047. Available at: https://doi.org/10.1016/j.jacr.2021.01.011.</w:t>
      </w:r>
    </w:p>
    <w:p w14:paraId="1FDAEEE4" w14:textId="77777777" w:rsidR="00275EA8" w:rsidRPr="00275EA8" w:rsidRDefault="00275EA8" w:rsidP="00275EA8">
      <w:pPr>
        <w:pStyle w:val="Bibliography"/>
      </w:pPr>
      <w:r w:rsidRPr="00275EA8">
        <w:t xml:space="preserve">Moher, D. </w:t>
      </w:r>
      <w:r w:rsidRPr="00275EA8">
        <w:rPr>
          <w:i/>
          <w:iCs/>
        </w:rPr>
        <w:t>et al.</w:t>
      </w:r>
      <w:r w:rsidRPr="00275EA8">
        <w:t xml:space="preserve"> (2009) ‘Preferred Reporting Items for Systematic Reviews and Meta-Analyses: The PRISMA Statement’, </w:t>
      </w:r>
      <w:r w:rsidRPr="00275EA8">
        <w:rPr>
          <w:i/>
          <w:iCs/>
        </w:rPr>
        <w:t>PLOS Medicine</w:t>
      </w:r>
      <w:r w:rsidRPr="00275EA8">
        <w:t>, 6(7), p. e1000097. Available at: https://doi.org/10.1371/JOURNAL.PMED.1000097.</w:t>
      </w:r>
    </w:p>
    <w:p w14:paraId="2D0B61CB" w14:textId="77777777" w:rsidR="00275EA8" w:rsidRPr="00275EA8" w:rsidRDefault="00275EA8" w:rsidP="00275EA8">
      <w:pPr>
        <w:pStyle w:val="Bibliography"/>
      </w:pPr>
      <w:r w:rsidRPr="00275EA8">
        <w:t xml:space="preserve">Moore, M.T. and Griffin, B.W. (2006) ‘Identification of factors that influence authorship name placement and decisions to collaborate in peer-reviewed, education-related publications’, </w:t>
      </w:r>
      <w:r w:rsidRPr="00275EA8">
        <w:rPr>
          <w:i/>
          <w:iCs/>
        </w:rPr>
        <w:t>Studies in Educational Evaluation</w:t>
      </w:r>
      <w:r w:rsidRPr="00275EA8">
        <w:t>, 32(2), pp. 125–135. Available at: https://doi.org/10.1016/j.stueduc.2006.04.004.</w:t>
      </w:r>
    </w:p>
    <w:p w14:paraId="28B36EBB" w14:textId="77777777" w:rsidR="00275EA8" w:rsidRPr="00275EA8" w:rsidRDefault="00275EA8" w:rsidP="00275EA8">
      <w:pPr>
        <w:pStyle w:val="Bibliography"/>
      </w:pPr>
      <w:r w:rsidRPr="00275EA8">
        <w:t xml:space="preserve">Muric, G. </w:t>
      </w:r>
      <w:r w:rsidRPr="00275EA8">
        <w:rPr>
          <w:i/>
          <w:iCs/>
        </w:rPr>
        <w:t>et al.</w:t>
      </w:r>
      <w:r w:rsidRPr="00275EA8">
        <w:t xml:space="preserve"> (2021) ‘Gender disparity in the authorship of biomedical research publications during the COVID-19 pandemic: retrospective observational study’, </w:t>
      </w:r>
      <w:r w:rsidRPr="00275EA8">
        <w:rPr>
          <w:i/>
          <w:iCs/>
        </w:rPr>
        <w:t>Journal of medical Internet research</w:t>
      </w:r>
      <w:r w:rsidRPr="00275EA8">
        <w:t>, 23(4), p. e25379. Available at: https://doi.org/10.2196/25379.</w:t>
      </w:r>
    </w:p>
    <w:p w14:paraId="06ABC870" w14:textId="77777777" w:rsidR="00275EA8" w:rsidRPr="00275EA8" w:rsidRDefault="00275EA8" w:rsidP="00275EA8">
      <w:pPr>
        <w:pStyle w:val="Bibliography"/>
      </w:pPr>
      <w:r w:rsidRPr="00275EA8">
        <w:t xml:space="preserve">Murray, D. </w:t>
      </w:r>
      <w:r w:rsidRPr="00275EA8">
        <w:rPr>
          <w:i/>
          <w:iCs/>
        </w:rPr>
        <w:t>et al.</w:t>
      </w:r>
      <w:r w:rsidRPr="00275EA8">
        <w:t xml:space="preserve"> (2019) ‘Author-reviewer homophily in peer review’, </w:t>
      </w:r>
      <w:r w:rsidRPr="00275EA8">
        <w:rPr>
          <w:i/>
          <w:iCs/>
        </w:rPr>
        <w:t>BioRxiv</w:t>
      </w:r>
      <w:r w:rsidRPr="00275EA8">
        <w:t>, p. 400515. Available at: https://doi.org/10.1101/400515.</w:t>
      </w:r>
    </w:p>
    <w:p w14:paraId="073535A0" w14:textId="77777777" w:rsidR="00275EA8" w:rsidRPr="00275EA8" w:rsidRDefault="00275EA8" w:rsidP="00275EA8">
      <w:pPr>
        <w:pStyle w:val="Bibliography"/>
      </w:pPr>
      <w:r w:rsidRPr="00275EA8">
        <w:t xml:space="preserve">Myers, K.R. </w:t>
      </w:r>
      <w:r w:rsidRPr="00275EA8">
        <w:rPr>
          <w:i/>
          <w:iCs/>
        </w:rPr>
        <w:t>et al.</w:t>
      </w:r>
      <w:r w:rsidRPr="00275EA8">
        <w:t xml:space="preserve"> (2020) ‘Unequal effects of the COVID-19 pandemic on scientists’, </w:t>
      </w:r>
      <w:r w:rsidRPr="00275EA8">
        <w:rPr>
          <w:i/>
          <w:iCs/>
        </w:rPr>
        <w:t>Nature human behaviour</w:t>
      </w:r>
      <w:r w:rsidRPr="00275EA8">
        <w:t>, 4(9), pp. 880–883. Available at: https://doi.org/10.1038/s41562-020-0921-y.</w:t>
      </w:r>
    </w:p>
    <w:p w14:paraId="1F56F2CD" w14:textId="77777777" w:rsidR="00275EA8" w:rsidRPr="00275EA8" w:rsidRDefault="00275EA8" w:rsidP="00275EA8">
      <w:pPr>
        <w:pStyle w:val="Bibliography"/>
      </w:pPr>
      <w:r w:rsidRPr="00275EA8">
        <w:t xml:space="preserve">Nakagawa, S. </w:t>
      </w:r>
      <w:r w:rsidRPr="00275EA8">
        <w:rPr>
          <w:i/>
          <w:iCs/>
        </w:rPr>
        <w:t>et al.</w:t>
      </w:r>
      <w:r w:rsidRPr="00275EA8">
        <w:t xml:space="preserve"> (2021) ‘The orchard plot: Cultivating a forest plot for use in ecology, evolution, and beyond’, in </w:t>
      </w:r>
      <w:r w:rsidRPr="00275EA8">
        <w:rPr>
          <w:i/>
          <w:iCs/>
        </w:rPr>
        <w:t>Research Synthesis Methods</w:t>
      </w:r>
      <w:r w:rsidRPr="00275EA8">
        <w:t>. John Wiley and Sons Ltd, pp. 4–12. Available at: https://doi.org/10.1002/jrsm.1424.</w:t>
      </w:r>
    </w:p>
    <w:p w14:paraId="65AD545F" w14:textId="77777777" w:rsidR="00275EA8" w:rsidRPr="00275EA8" w:rsidRDefault="00275EA8" w:rsidP="00275EA8">
      <w:pPr>
        <w:pStyle w:val="Bibliography"/>
      </w:pPr>
      <w:r w:rsidRPr="00275EA8">
        <w:t xml:space="preserve">Nakagawa, S. </w:t>
      </w:r>
      <w:r w:rsidRPr="00275EA8">
        <w:rPr>
          <w:i/>
          <w:iCs/>
        </w:rPr>
        <w:t>et al.</w:t>
      </w:r>
      <w:r w:rsidRPr="00275EA8">
        <w:t xml:space="preserve"> (2022) ‘Methods for testing publication bias in ecological and evolutionary meta-analyses’, </w:t>
      </w:r>
      <w:r w:rsidRPr="00275EA8">
        <w:rPr>
          <w:i/>
          <w:iCs/>
        </w:rPr>
        <w:t>Methods in Ecology and Evolution</w:t>
      </w:r>
      <w:r w:rsidRPr="00275EA8">
        <w:t>, 13(1), pp. 4–21. Available at: https://doi.org/10.1111/2041-210X.13724.</w:t>
      </w:r>
    </w:p>
    <w:p w14:paraId="458ABFAA" w14:textId="77777777" w:rsidR="00275EA8" w:rsidRPr="00275EA8" w:rsidRDefault="00275EA8" w:rsidP="00275EA8">
      <w:pPr>
        <w:pStyle w:val="Bibliography"/>
      </w:pPr>
      <w:r w:rsidRPr="00275EA8">
        <w:lastRenderedPageBreak/>
        <w:t xml:space="preserve">Nash, M. and Churchill, B. (2020) ‘Caring during COVID-19: A gendered analysis of Australian university responses to managing remote working and caring responsibilities’, </w:t>
      </w:r>
      <w:r w:rsidRPr="00275EA8">
        <w:rPr>
          <w:i/>
          <w:iCs/>
        </w:rPr>
        <w:t>Gender, Work &amp; Organization</w:t>
      </w:r>
      <w:r w:rsidRPr="00275EA8">
        <w:t>, 27(5), pp. 833–846. Available at: https://doi.org/10.1111/gwao.12484.</w:t>
      </w:r>
    </w:p>
    <w:p w14:paraId="76E7BFF6" w14:textId="77777777" w:rsidR="00275EA8" w:rsidRPr="00275EA8" w:rsidRDefault="00275EA8" w:rsidP="00275EA8">
      <w:pPr>
        <w:pStyle w:val="Bibliography"/>
      </w:pPr>
      <w:r w:rsidRPr="00275EA8">
        <w:t xml:space="preserve">Nguyen, A.X. </w:t>
      </w:r>
      <w:r w:rsidRPr="00275EA8">
        <w:rPr>
          <w:i/>
          <w:iCs/>
        </w:rPr>
        <w:t>et al.</w:t>
      </w:r>
      <w:r w:rsidRPr="00275EA8">
        <w:t xml:space="preserve"> (2021) ‘Impact of COVID-19 on longitudinal ophthalmology authorship gender trends’, </w:t>
      </w:r>
      <w:r w:rsidRPr="00275EA8">
        <w:rPr>
          <w:i/>
          <w:iCs/>
        </w:rPr>
        <w:t>Graefe’s Archive for Clinical and Experimental Ophthalmology</w:t>
      </w:r>
      <w:r w:rsidRPr="00275EA8">
        <w:t>, 259(3), pp. 733–744. Available at: https://doi.org/10.1007/s00417-021-05085-4.</w:t>
      </w:r>
    </w:p>
    <w:p w14:paraId="33BC2D17" w14:textId="77777777" w:rsidR="00275EA8" w:rsidRPr="00275EA8" w:rsidRDefault="00275EA8" w:rsidP="00275EA8">
      <w:pPr>
        <w:pStyle w:val="Bibliography"/>
      </w:pPr>
      <w:r w:rsidRPr="00275EA8">
        <w:t xml:space="preserve">O’Meara, K., Kuvaeva, A. and Nyunt, G. (2017) ‘Constrained choices: A view of campus service inequality from annual faculty reports’, </w:t>
      </w:r>
      <w:r w:rsidRPr="00275EA8">
        <w:rPr>
          <w:i/>
          <w:iCs/>
        </w:rPr>
        <w:t>The Journal of Higher Education</w:t>
      </w:r>
      <w:r w:rsidRPr="00275EA8">
        <w:t>, 88(5), pp. 672–700. Available at: https://doi.org/10.1080/00221546.2016.1257312.</w:t>
      </w:r>
    </w:p>
    <w:p w14:paraId="551A9469" w14:textId="77777777" w:rsidR="00275EA8" w:rsidRPr="00275EA8" w:rsidRDefault="00275EA8" w:rsidP="00275EA8">
      <w:pPr>
        <w:pStyle w:val="Bibliography"/>
      </w:pPr>
      <w:r w:rsidRPr="00275EA8">
        <w:t xml:space="preserve">O’Meara, K.A. </w:t>
      </w:r>
      <w:r w:rsidRPr="00275EA8">
        <w:rPr>
          <w:i/>
          <w:iCs/>
        </w:rPr>
        <w:t>et al.</w:t>
      </w:r>
      <w:r w:rsidRPr="00275EA8">
        <w:t xml:space="preserve"> (2017) ‘Asked More Often: Gender Differences in Faculty Workload in Research Universities and the Work Interactions That Shape Them’, </w:t>
      </w:r>
      <w:r w:rsidRPr="00275EA8">
        <w:rPr>
          <w:i/>
          <w:iCs/>
        </w:rPr>
        <w:t>American Educational Research Journal</w:t>
      </w:r>
      <w:r w:rsidRPr="00275EA8">
        <w:t>, 54(6), pp. 1154–1186. Available at: https://doi.org/10.3102/0002831217716767.</w:t>
      </w:r>
    </w:p>
    <w:p w14:paraId="77BC5DCD" w14:textId="77777777" w:rsidR="00275EA8" w:rsidRPr="00275EA8" w:rsidRDefault="00275EA8" w:rsidP="00275EA8">
      <w:pPr>
        <w:pStyle w:val="Bibliography"/>
      </w:pPr>
      <w:r w:rsidRPr="00275EA8">
        <w:t xml:space="preserve">Ouzzani, M. </w:t>
      </w:r>
      <w:r w:rsidRPr="00275EA8">
        <w:rPr>
          <w:i/>
          <w:iCs/>
        </w:rPr>
        <w:t>et al.</w:t>
      </w:r>
      <w:r w:rsidRPr="00275EA8">
        <w:t xml:space="preserve"> (2016) ‘Rayyan—a web and mobile app for systematic reviews’, </w:t>
      </w:r>
      <w:r w:rsidRPr="00275EA8">
        <w:rPr>
          <w:i/>
          <w:iCs/>
        </w:rPr>
        <w:t>Systematic Reviews 2016 5:1</w:t>
      </w:r>
      <w:r w:rsidRPr="00275EA8">
        <w:t>, 5(1), pp. 1–10. Available at: https://doi.org/10.1186/S13643-016-0384-4.</w:t>
      </w:r>
    </w:p>
    <w:p w14:paraId="106783A0" w14:textId="77777777" w:rsidR="00275EA8" w:rsidRPr="00275EA8" w:rsidRDefault="00275EA8" w:rsidP="00275EA8">
      <w:pPr>
        <w:pStyle w:val="Bibliography"/>
      </w:pPr>
      <w:r w:rsidRPr="00275EA8">
        <w:t xml:space="preserve">Pereira, M. do M. (2021) ‘Researching gender inequalities in academic labor during the COVID‐19 pandemic: Avoiding common problems and asking different questions.’, </w:t>
      </w:r>
      <w:r w:rsidRPr="00275EA8">
        <w:rPr>
          <w:i/>
          <w:iCs/>
        </w:rPr>
        <w:t>Gender, Work &amp; Organization</w:t>
      </w:r>
      <w:r w:rsidRPr="00275EA8">
        <w:t>, 28, pp. 498–509. Available at: https://doi.org/10.1111/gwao.12618.</w:t>
      </w:r>
    </w:p>
    <w:p w14:paraId="6E31583B" w14:textId="77777777" w:rsidR="00275EA8" w:rsidRPr="00275EA8" w:rsidRDefault="00275EA8" w:rsidP="00275EA8">
      <w:pPr>
        <w:pStyle w:val="Bibliography"/>
      </w:pPr>
      <w:r w:rsidRPr="00275EA8">
        <w:t xml:space="preserve">Plaunova, A. </w:t>
      </w:r>
      <w:r w:rsidRPr="00275EA8">
        <w:rPr>
          <w:i/>
          <w:iCs/>
        </w:rPr>
        <w:t>et al.</w:t>
      </w:r>
      <w:r w:rsidRPr="00275EA8">
        <w:t xml:space="preserve"> (2021) ‘Impact of COVID-19 on radiology faculty-an exacerbation of gender differences in unpaid home duties and professional productivity’, </w:t>
      </w:r>
      <w:r w:rsidRPr="00275EA8">
        <w:rPr>
          <w:i/>
          <w:iCs/>
        </w:rPr>
        <w:t>Academic Radiology</w:t>
      </w:r>
      <w:r w:rsidRPr="00275EA8">
        <w:t>, 28(9), pp. 1185–1190. Available at: https://doi.org/10.1016/j.acra.2021.05.004.</w:t>
      </w:r>
    </w:p>
    <w:p w14:paraId="7612B7BB" w14:textId="77777777" w:rsidR="00275EA8" w:rsidRPr="00275EA8" w:rsidRDefault="00275EA8" w:rsidP="00275EA8">
      <w:pPr>
        <w:pStyle w:val="Bibliography"/>
      </w:pPr>
      <w:r w:rsidRPr="00275EA8">
        <w:t xml:space="preserve">Porter, S.R. (2007) ‘A closer look at faculty service: What affects participation on committees?’, </w:t>
      </w:r>
      <w:r w:rsidRPr="00275EA8">
        <w:rPr>
          <w:i/>
          <w:iCs/>
        </w:rPr>
        <w:t>The Journal of Higher Education</w:t>
      </w:r>
      <w:r w:rsidRPr="00275EA8">
        <w:t>, 78(5), pp. 523–541. Available at: https://doi.org/10.1353/jhe.2007.0027.</w:t>
      </w:r>
    </w:p>
    <w:p w14:paraId="471F7B24" w14:textId="77777777" w:rsidR="00275EA8" w:rsidRPr="00275EA8" w:rsidRDefault="00275EA8" w:rsidP="00275EA8">
      <w:pPr>
        <w:pStyle w:val="Bibliography"/>
      </w:pPr>
      <w:r w:rsidRPr="00275EA8">
        <w:t xml:space="preserve">Powell, K. (2016) ‘Does it take too long to publish research?’, </w:t>
      </w:r>
      <w:r w:rsidRPr="00275EA8">
        <w:rPr>
          <w:i/>
          <w:iCs/>
        </w:rPr>
        <w:t>Nature</w:t>
      </w:r>
      <w:r w:rsidRPr="00275EA8">
        <w:t>, 530(7589), pp. 148–151. Available at: https://doi.org/10.1038/530148a.</w:t>
      </w:r>
    </w:p>
    <w:p w14:paraId="1DC3F7CF" w14:textId="77777777" w:rsidR="00275EA8" w:rsidRPr="00275EA8" w:rsidRDefault="00275EA8" w:rsidP="00275EA8">
      <w:pPr>
        <w:pStyle w:val="Bibliography"/>
      </w:pPr>
      <w:r w:rsidRPr="00275EA8">
        <w:t xml:space="preserve">Quak, E. </w:t>
      </w:r>
      <w:r w:rsidRPr="00275EA8">
        <w:rPr>
          <w:i/>
          <w:iCs/>
        </w:rPr>
        <w:t>et al.</w:t>
      </w:r>
      <w:r w:rsidRPr="00275EA8">
        <w:t xml:space="preserve"> (2021) ‘Author Gender Inequality in Medical Imaging Journals and the COVID-19 Pandemic’, </w:t>
      </w:r>
      <w:r w:rsidRPr="00275EA8">
        <w:rPr>
          <w:i/>
          <w:iCs/>
        </w:rPr>
        <w:t>Radiology</w:t>
      </w:r>
      <w:r w:rsidRPr="00275EA8">
        <w:t>, 300(1), pp. E301–E307. Available at: https://doi.org/10.1148/radiol.2021204417.</w:t>
      </w:r>
    </w:p>
    <w:p w14:paraId="020690FA" w14:textId="77777777" w:rsidR="00275EA8" w:rsidRPr="00275EA8" w:rsidRDefault="00275EA8" w:rsidP="00275EA8">
      <w:pPr>
        <w:pStyle w:val="Bibliography"/>
      </w:pPr>
      <w:r w:rsidRPr="00275EA8">
        <w:t xml:space="preserve">R Core Team (2022) </w:t>
      </w:r>
      <w:r w:rsidRPr="00275EA8">
        <w:rPr>
          <w:i/>
          <w:iCs/>
        </w:rPr>
        <w:t>R: A Language and Environment for Statistical Computing</w:t>
      </w:r>
      <w:r w:rsidRPr="00275EA8">
        <w:t>. Vienna, Austria: R Foundation for Statistical Computing. Available at: https://www.R-project.org/.</w:t>
      </w:r>
    </w:p>
    <w:p w14:paraId="50F472F4" w14:textId="77777777" w:rsidR="00275EA8" w:rsidRPr="00275EA8" w:rsidRDefault="00275EA8" w:rsidP="00275EA8">
      <w:pPr>
        <w:pStyle w:val="Bibliography"/>
      </w:pPr>
      <w:r w:rsidRPr="00275EA8">
        <w:t xml:space="preserve">Reuben, E., Sapienza, P. and Zingales, L. (2014) ‘How stereotypes impair women’s careers in science’, </w:t>
      </w:r>
      <w:r w:rsidRPr="00275EA8">
        <w:rPr>
          <w:i/>
          <w:iCs/>
        </w:rPr>
        <w:t>Proceedings of the National Academy of Sciences</w:t>
      </w:r>
      <w:r w:rsidRPr="00275EA8">
        <w:t>, 111(12), pp. 4403–4408. Available at: https://doi.org/10.1073/pnas.1314788111.</w:t>
      </w:r>
    </w:p>
    <w:p w14:paraId="4CEAD3F5" w14:textId="77777777" w:rsidR="00275EA8" w:rsidRPr="00275EA8" w:rsidRDefault="00275EA8" w:rsidP="00275EA8">
      <w:pPr>
        <w:pStyle w:val="Bibliography"/>
      </w:pPr>
      <w:r w:rsidRPr="00275EA8">
        <w:lastRenderedPageBreak/>
        <w:t xml:space="preserve">Ribarovska, A.K. </w:t>
      </w:r>
      <w:r w:rsidRPr="00275EA8">
        <w:rPr>
          <w:i/>
          <w:iCs/>
        </w:rPr>
        <w:t>et al.</w:t>
      </w:r>
      <w:r w:rsidRPr="00275EA8">
        <w:t xml:space="preserve"> (2021) ‘Gender inequality in publishing during the COVID-19 pandemic’, </w:t>
      </w:r>
      <w:r w:rsidRPr="00275EA8">
        <w:rPr>
          <w:i/>
          <w:iCs/>
        </w:rPr>
        <w:t>Brain, behavior, and immunity</w:t>
      </w:r>
      <w:r w:rsidRPr="00275EA8">
        <w:t>, 91, p. 1. Available at: https://doi.org/10.1016/j.bbi.2020.11.022.</w:t>
      </w:r>
    </w:p>
    <w:p w14:paraId="67D23C43" w14:textId="77777777" w:rsidR="00275EA8" w:rsidRPr="00275EA8" w:rsidRDefault="00275EA8" w:rsidP="00275EA8">
      <w:pPr>
        <w:pStyle w:val="Bibliography"/>
      </w:pPr>
      <w:r w:rsidRPr="00275EA8">
        <w:t xml:space="preserve">Rodríguez-Rivero, R. </w:t>
      </w:r>
      <w:r w:rsidRPr="00275EA8">
        <w:rPr>
          <w:i/>
          <w:iCs/>
        </w:rPr>
        <w:t>et al.</w:t>
      </w:r>
      <w:r w:rsidRPr="00275EA8">
        <w:t xml:space="preserve"> (2020) ‘Is it time for a revolution in work–life balance? Reflections from Spain’, </w:t>
      </w:r>
      <w:r w:rsidRPr="00275EA8">
        <w:rPr>
          <w:i/>
          <w:iCs/>
        </w:rPr>
        <w:t>Sustainability</w:t>
      </w:r>
      <w:r w:rsidRPr="00275EA8">
        <w:t>, 12(22), p. 9563. Available at: https://doi.org/10.3390/su12229563.</w:t>
      </w:r>
    </w:p>
    <w:p w14:paraId="075EC384" w14:textId="77777777" w:rsidR="00275EA8" w:rsidRPr="00275EA8" w:rsidRDefault="00275EA8" w:rsidP="00275EA8">
      <w:pPr>
        <w:pStyle w:val="Bibliography"/>
      </w:pPr>
      <w:r w:rsidRPr="00275EA8">
        <w:t xml:space="preserve">Schiebinger, L. and Gilmartin, S.K. (2010) ‘Housework is an academic issue’, </w:t>
      </w:r>
      <w:r w:rsidRPr="00275EA8">
        <w:rPr>
          <w:i/>
          <w:iCs/>
        </w:rPr>
        <w:t>Academe</w:t>
      </w:r>
      <w:r w:rsidRPr="00275EA8">
        <w:t>, 96(1), pp. 39–44. Available at: https://www.aaup.org/article/housework-academic-issue#.Y53t1ezP3MJ.</w:t>
      </w:r>
    </w:p>
    <w:p w14:paraId="597F4504" w14:textId="77777777" w:rsidR="00275EA8" w:rsidRPr="00275EA8" w:rsidRDefault="00275EA8" w:rsidP="00275EA8">
      <w:pPr>
        <w:pStyle w:val="Bibliography"/>
      </w:pPr>
      <w:r w:rsidRPr="00275EA8">
        <w:t xml:space="preserve">Schiebinger, L.L., Henderson, A.D. and Gilmartin, S.K. (2008) </w:t>
      </w:r>
      <w:r w:rsidRPr="00275EA8">
        <w:rPr>
          <w:i/>
          <w:iCs/>
        </w:rPr>
        <w:t>Dual-career academic couples: What universities need to know</w:t>
      </w:r>
      <w:r w:rsidRPr="00275EA8">
        <w:t>. Michelle R. Clayman institute for gender research, Stanford University. Available at: https://gender.stanford.edu/sites/gender/files/dualcareerfinal_0.pdf (Accessed: 27 August 2022).</w:t>
      </w:r>
    </w:p>
    <w:p w14:paraId="02878EC9" w14:textId="77777777" w:rsidR="00275EA8" w:rsidRPr="00275EA8" w:rsidRDefault="00275EA8" w:rsidP="00275EA8">
      <w:pPr>
        <w:pStyle w:val="Bibliography"/>
      </w:pPr>
      <w:r w:rsidRPr="00275EA8">
        <w:t xml:space="preserve">Shalaby, M., Allam, N. and Buttorff, G.J. (2021) ‘Leveling the field: Gender inequity in academia during COVID-19’, </w:t>
      </w:r>
      <w:r w:rsidRPr="00275EA8">
        <w:rPr>
          <w:i/>
          <w:iCs/>
        </w:rPr>
        <w:t>PS: Political Science &amp; Politics</w:t>
      </w:r>
      <w:r w:rsidRPr="00275EA8">
        <w:t>, 54(4), pp. 661–667. Available at: https://doi.org/10.1017/S1049096521000615.</w:t>
      </w:r>
    </w:p>
    <w:p w14:paraId="257D70D0" w14:textId="77777777" w:rsidR="00275EA8" w:rsidRPr="00275EA8" w:rsidRDefault="00275EA8" w:rsidP="00275EA8">
      <w:pPr>
        <w:pStyle w:val="Bibliography"/>
      </w:pPr>
      <w:r w:rsidRPr="00275EA8">
        <w:t xml:space="preserve">Squazzoni, F. </w:t>
      </w:r>
      <w:r w:rsidRPr="00275EA8">
        <w:rPr>
          <w:i/>
          <w:iCs/>
        </w:rPr>
        <w:t>et al.</w:t>
      </w:r>
      <w:r w:rsidRPr="00275EA8">
        <w:t xml:space="preserve"> (2021) ‘Gender gap in journal submissions and peer review during the first wave of the COVID-19 pandemic. A study on 2329 Elsevier journals’, </w:t>
      </w:r>
      <w:r w:rsidRPr="00275EA8">
        <w:rPr>
          <w:i/>
          <w:iCs/>
        </w:rPr>
        <w:t>PloS one</w:t>
      </w:r>
      <w:r w:rsidRPr="00275EA8">
        <w:t>, 16(10), p. e0257919. Available at: https://doi.org/10.1371/journal.pone.0257919.</w:t>
      </w:r>
    </w:p>
    <w:p w14:paraId="585DB374" w14:textId="77777777" w:rsidR="00275EA8" w:rsidRPr="00275EA8" w:rsidRDefault="00275EA8" w:rsidP="00275EA8">
      <w:pPr>
        <w:pStyle w:val="Bibliography"/>
      </w:pPr>
      <w:r w:rsidRPr="00275EA8">
        <w:t xml:space="preserve">Staniscuaski, F. </w:t>
      </w:r>
      <w:r w:rsidRPr="00275EA8">
        <w:rPr>
          <w:i/>
          <w:iCs/>
        </w:rPr>
        <w:t>et al.</w:t>
      </w:r>
      <w:r w:rsidRPr="00275EA8">
        <w:t xml:space="preserve"> (2021) ‘Gender, race and parenthood impact academic productivity during the COVID-19 pandemic: from survey to action’, </w:t>
      </w:r>
      <w:r w:rsidRPr="00275EA8">
        <w:rPr>
          <w:i/>
          <w:iCs/>
        </w:rPr>
        <w:t>Frontiers in psychology</w:t>
      </w:r>
      <w:r w:rsidRPr="00275EA8">
        <w:t>, 12, p. 663252. Available at: https://doi.org/10.3389/fpsyg.2021.663252.</w:t>
      </w:r>
    </w:p>
    <w:p w14:paraId="1DBA5C75" w14:textId="77777777" w:rsidR="00275EA8" w:rsidRPr="00275EA8" w:rsidRDefault="00275EA8" w:rsidP="00275EA8">
      <w:pPr>
        <w:pStyle w:val="Bibliography"/>
      </w:pPr>
      <w:r w:rsidRPr="00275EA8">
        <w:t xml:space="preserve">Stenson, M.C. </w:t>
      </w:r>
      <w:r w:rsidRPr="00275EA8">
        <w:rPr>
          <w:i/>
          <w:iCs/>
        </w:rPr>
        <w:t>et al.</w:t>
      </w:r>
      <w:r w:rsidRPr="00275EA8">
        <w:t xml:space="preserve"> (2022) ‘Impact of COVID-19 on access to laboratories and human participants: exercise science faculty perspectives’, </w:t>
      </w:r>
      <w:r w:rsidRPr="00275EA8">
        <w:rPr>
          <w:i/>
          <w:iCs/>
        </w:rPr>
        <w:t>Advances in Physiology Education</w:t>
      </w:r>
      <w:r w:rsidRPr="00275EA8">
        <w:t>, 46(2), pp. 211–218. Available at: https://doi.org/10.1152/advan.00146.2021.</w:t>
      </w:r>
    </w:p>
    <w:p w14:paraId="1179BCE3" w14:textId="77777777" w:rsidR="00275EA8" w:rsidRPr="00275EA8" w:rsidRDefault="00275EA8" w:rsidP="00275EA8">
      <w:pPr>
        <w:pStyle w:val="Bibliography"/>
      </w:pPr>
      <w:r w:rsidRPr="00275EA8">
        <w:t xml:space="preserve">Viechtbauer, W. (2010) ‘Conducting Meta-Analyses in R with the metafor Package’, </w:t>
      </w:r>
      <w:r w:rsidRPr="00275EA8">
        <w:rPr>
          <w:i/>
          <w:iCs/>
        </w:rPr>
        <w:t>Journal of Statistical Software</w:t>
      </w:r>
      <w:r w:rsidRPr="00275EA8">
        <w:t>, 36(3), pp. 1–48. Available at: https://doi.org/10.18637/JSS.V036.I03.</w:t>
      </w:r>
    </w:p>
    <w:p w14:paraId="065015C7" w14:textId="77777777" w:rsidR="00275EA8" w:rsidRPr="00275EA8" w:rsidRDefault="00275EA8" w:rsidP="00275EA8">
      <w:pPr>
        <w:pStyle w:val="Bibliography"/>
      </w:pPr>
      <w:r w:rsidRPr="00275EA8">
        <w:t xml:space="preserve">Viglione, G. (2020) ‘Are women publishing less during the pandemic? Here’s what the data say’, </w:t>
      </w:r>
      <w:r w:rsidRPr="00275EA8">
        <w:rPr>
          <w:i/>
          <w:iCs/>
        </w:rPr>
        <w:t>Nature</w:t>
      </w:r>
      <w:r w:rsidRPr="00275EA8">
        <w:t>, 581(7809), pp. 365–366. Available at: https://doi.org/10.1038/d41586-020-01294-9.</w:t>
      </w:r>
    </w:p>
    <w:p w14:paraId="49602771" w14:textId="77777777" w:rsidR="00275EA8" w:rsidRPr="00275EA8" w:rsidRDefault="00275EA8" w:rsidP="00275EA8">
      <w:pPr>
        <w:pStyle w:val="Bibliography"/>
      </w:pPr>
      <w:r w:rsidRPr="00275EA8">
        <w:t xml:space="preserve">Vincent-Lamarre, P., Sugimoto, C.R. and Larivière, V. (2020) </w:t>
      </w:r>
      <w:r w:rsidRPr="00275EA8">
        <w:rPr>
          <w:i/>
          <w:iCs/>
        </w:rPr>
        <w:t>The decline of women’s research production during the coronavirus pandemic</w:t>
      </w:r>
      <w:r w:rsidRPr="00275EA8">
        <w:t xml:space="preserve">, </w:t>
      </w:r>
      <w:r w:rsidRPr="00275EA8">
        <w:rPr>
          <w:i/>
          <w:iCs/>
        </w:rPr>
        <w:t>Nature Index</w:t>
      </w:r>
      <w:r w:rsidRPr="00275EA8">
        <w:t>. Available at: https://www.natureindex.com/news-blog/decline-women-scientist-research-publishing-production-coronavirus-pandemic (Accessed: 30 November 2021).</w:t>
      </w:r>
    </w:p>
    <w:p w14:paraId="08D60414" w14:textId="77777777" w:rsidR="00275EA8" w:rsidRPr="00275EA8" w:rsidRDefault="00275EA8" w:rsidP="00275EA8">
      <w:pPr>
        <w:pStyle w:val="Bibliography"/>
      </w:pPr>
      <w:r w:rsidRPr="00275EA8">
        <w:t xml:space="preserve">Wehner, M.R., Li, Y. and Nead, K.T. (2020) ‘Comparison of the proportions of female and male corresponding authors in preprint research repositories before and during the COVID-19 pandemic’, </w:t>
      </w:r>
      <w:r w:rsidRPr="00275EA8">
        <w:rPr>
          <w:i/>
          <w:iCs/>
        </w:rPr>
        <w:t>JAMA network open</w:t>
      </w:r>
      <w:r w:rsidRPr="00275EA8">
        <w:t>, 3(9), pp. e2020335–e2020335. Available at: https://doi.org/10.1001/jamanetworkopen.2020.20335.</w:t>
      </w:r>
    </w:p>
    <w:p w14:paraId="15672792" w14:textId="77777777" w:rsidR="00275EA8" w:rsidRPr="00275EA8" w:rsidRDefault="00275EA8" w:rsidP="00275EA8">
      <w:pPr>
        <w:pStyle w:val="Bibliography"/>
      </w:pPr>
      <w:r w:rsidRPr="00275EA8">
        <w:lastRenderedPageBreak/>
        <w:t xml:space="preserve">Williams II, W.A. </w:t>
      </w:r>
      <w:r w:rsidRPr="00275EA8">
        <w:rPr>
          <w:i/>
          <w:iCs/>
        </w:rPr>
        <w:t>et al.</w:t>
      </w:r>
      <w:r w:rsidRPr="00275EA8">
        <w:t xml:space="preserve"> (2021) ‘Impact of the coronavirus disease 2019 pandemic on authorship gender in the Journal of Pediatrics: disproportionate productivity by international male researchers’, </w:t>
      </w:r>
      <w:r w:rsidRPr="00275EA8">
        <w:rPr>
          <w:i/>
          <w:iCs/>
        </w:rPr>
        <w:t>The Journal of Pediatrics</w:t>
      </w:r>
      <w:r w:rsidRPr="00275EA8">
        <w:t>, 231, pp. 50–54. Available at: https://doi.org/10.1016/j.jpeds.2020.12.032.</w:t>
      </w:r>
    </w:p>
    <w:p w14:paraId="3165B746" w14:textId="77777777" w:rsidR="00275EA8" w:rsidRPr="00275EA8" w:rsidRDefault="00275EA8" w:rsidP="00275EA8">
      <w:pPr>
        <w:pStyle w:val="Bibliography"/>
      </w:pPr>
      <w:r w:rsidRPr="00275EA8">
        <w:t xml:space="preserve">Wilson, D.B. (2019) </w:t>
      </w:r>
      <w:r w:rsidRPr="00275EA8">
        <w:rPr>
          <w:i/>
          <w:iCs/>
        </w:rPr>
        <w:t>Practical Meta-Analysis Effect Size Calculator [Online calculator]</w:t>
      </w:r>
      <w:r w:rsidRPr="00275EA8">
        <w:t>. Available at: https://campbellcollaboration.org/research-resources/effect-size-calculator.html (Accessed: 28 August 2022).</w:t>
      </w:r>
    </w:p>
    <w:p w14:paraId="2634CADA" w14:textId="77777777" w:rsidR="00275EA8" w:rsidRPr="00275EA8" w:rsidRDefault="00275EA8" w:rsidP="00275EA8">
      <w:pPr>
        <w:pStyle w:val="Bibliography"/>
      </w:pPr>
      <w:r w:rsidRPr="00275EA8">
        <w:t xml:space="preserve">Wooden, P. and Hanson, B. (2022) ‘Effects of the COVID-19 Pandemic on Authors and Reviewers of American Geophysical Union Journals’, </w:t>
      </w:r>
      <w:r w:rsidRPr="00275EA8">
        <w:rPr>
          <w:i/>
          <w:iCs/>
        </w:rPr>
        <w:t>Earth and Space Science</w:t>
      </w:r>
      <w:r w:rsidRPr="00275EA8">
        <w:t>, 9(2), p. e2021EA002050. Available at: https://doi.org/10.1029/2021EA002050.</w:t>
      </w:r>
    </w:p>
    <w:p w14:paraId="5256DF8A" w14:textId="77777777" w:rsidR="00275EA8" w:rsidRPr="00275EA8" w:rsidRDefault="00275EA8" w:rsidP="00275EA8">
      <w:pPr>
        <w:pStyle w:val="Bibliography"/>
      </w:pPr>
      <w:r w:rsidRPr="00275EA8">
        <w:t xml:space="preserve">Yildirim, T.M. and Eslen-Ziya, H. (2021) ‘The differential impact of COVID-19 on the work conditions of women and men academics during the lockdown’, </w:t>
      </w:r>
      <w:r w:rsidRPr="00275EA8">
        <w:rPr>
          <w:i/>
          <w:iCs/>
        </w:rPr>
        <w:t>Gender, Work &amp; Organization</w:t>
      </w:r>
      <w:r w:rsidRPr="00275EA8">
        <w:t>, 28, pp. 243–249. Available at: https://doi.org/10.1111/gwao.12529.</w:t>
      </w:r>
    </w:p>
    <w:p w14:paraId="0CD527CB" w14:textId="36036F05"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722799">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722799">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722799">
            <w:pPr>
              <w:rPr>
                <w:rFonts w:ascii="Times" w:hAnsi="Times"/>
              </w:rPr>
            </w:pPr>
            <w:r w:rsidRPr="006D417D">
              <w:rPr>
                <w:rFonts w:ascii="Times" w:hAnsi="Times"/>
              </w:rPr>
              <w:t>Terms</w:t>
            </w:r>
          </w:p>
        </w:tc>
      </w:tr>
      <w:tr w:rsidR="00E16B0F" w:rsidRPr="006D417D" w14:paraId="783639FA" w14:textId="77777777" w:rsidTr="00722799">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722799">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722799">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722799">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722799">
            <w:pPr>
              <w:rPr>
                <w:rFonts w:ascii="Times" w:hAnsi="Times"/>
              </w:rPr>
            </w:pPr>
            <w:r w:rsidRPr="006D417D">
              <w:rPr>
                <w:rFonts w:ascii="Times" w:hAnsi="Times"/>
              </w:rPr>
              <w:t xml:space="preserve">AND </w:t>
            </w:r>
          </w:p>
          <w:p w14:paraId="62F877CA" w14:textId="77777777" w:rsidR="00E16B0F" w:rsidRPr="006D417D" w:rsidRDefault="00E16B0F" w:rsidP="00722799">
            <w:pPr>
              <w:rPr>
                <w:rFonts w:ascii="Times" w:hAnsi="Times"/>
              </w:rPr>
            </w:pPr>
            <w:r w:rsidRPr="006D417D">
              <w:rPr>
                <w:rFonts w:ascii="Times" w:hAnsi="Times"/>
              </w:rPr>
              <w:t xml:space="preserve"> </w:t>
            </w:r>
          </w:p>
          <w:p w14:paraId="7118629C"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722799">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722799">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722799">
            <w:pPr>
              <w:rPr>
                <w:rFonts w:ascii="Times" w:hAnsi="Times"/>
              </w:rPr>
            </w:pPr>
            <w:r w:rsidRPr="006D417D">
              <w:rPr>
                <w:rFonts w:ascii="Times" w:hAnsi="Times"/>
              </w:rPr>
              <w:t>AND</w:t>
            </w:r>
          </w:p>
          <w:p w14:paraId="400DF358" w14:textId="77777777" w:rsidR="00E16B0F" w:rsidRPr="006D417D" w:rsidRDefault="00E16B0F" w:rsidP="00722799">
            <w:pPr>
              <w:rPr>
                <w:rFonts w:ascii="Times" w:hAnsi="Times"/>
              </w:rPr>
            </w:pPr>
            <w:r w:rsidRPr="006D417D">
              <w:rPr>
                <w:rFonts w:ascii="Times" w:hAnsi="Times"/>
              </w:rPr>
              <w:t xml:space="preserve"> </w:t>
            </w:r>
          </w:p>
          <w:p w14:paraId="723D3DB3"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722799">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722799">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722799">
            <w:pPr>
              <w:rPr>
                <w:rFonts w:ascii="Times" w:hAnsi="Times"/>
              </w:rPr>
            </w:pPr>
            <w:r w:rsidRPr="006D417D">
              <w:rPr>
                <w:rFonts w:ascii="Times" w:hAnsi="Times"/>
              </w:rPr>
              <w:t xml:space="preserve">AND </w:t>
            </w:r>
          </w:p>
          <w:p w14:paraId="4D56737D" w14:textId="77777777" w:rsidR="00E16B0F" w:rsidRPr="006D417D" w:rsidRDefault="00E16B0F" w:rsidP="00722799">
            <w:pPr>
              <w:rPr>
                <w:rFonts w:ascii="Times" w:hAnsi="Times"/>
              </w:rPr>
            </w:pPr>
            <w:r w:rsidRPr="006D417D">
              <w:rPr>
                <w:rFonts w:ascii="Times" w:hAnsi="Times"/>
              </w:rPr>
              <w:t xml:space="preserve"> </w:t>
            </w:r>
          </w:p>
          <w:p w14:paraId="089973C8"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722799">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722799">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722799">
            <w:pPr>
              <w:rPr>
                <w:rFonts w:ascii="Times" w:hAnsi="Times"/>
              </w:rPr>
            </w:pPr>
            <w:r w:rsidRPr="006D417D">
              <w:rPr>
                <w:rFonts w:ascii="Times" w:hAnsi="Times"/>
              </w:rPr>
              <w:t xml:space="preserve">AND </w:t>
            </w:r>
          </w:p>
          <w:p w14:paraId="22EE9FD1"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722799">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722799">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722799">
            <w:pPr>
              <w:rPr>
                <w:rFonts w:ascii="Times" w:hAnsi="Times"/>
              </w:rPr>
            </w:pPr>
            <w:r w:rsidRPr="006D417D">
              <w:rPr>
                <w:rFonts w:ascii="Times" w:hAnsi="Times"/>
              </w:rPr>
              <w:t>AND NOT</w:t>
            </w:r>
          </w:p>
          <w:p w14:paraId="6367EB7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722799">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722799">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722799">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722799">
            <w:pPr>
              <w:jc w:val="right"/>
              <w:rPr>
                <w:rFonts w:ascii="Times" w:hAnsi="Times"/>
              </w:rPr>
            </w:pPr>
            <w:r w:rsidRPr="006D417D">
              <w:rPr>
                <w:rFonts w:ascii="Times" w:hAnsi="Times"/>
              </w:rPr>
              <w:t>Rank ascending</w:t>
            </w:r>
          </w:p>
        </w:tc>
      </w:tr>
      <w:tr w:rsidR="00E16B0F" w:rsidRPr="006D417D" w14:paraId="2D1FB2A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722799">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722799">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722799">
            <w:pPr>
              <w:jc w:val="right"/>
              <w:rPr>
                <w:rFonts w:ascii="Times" w:hAnsi="Times"/>
              </w:rPr>
            </w:pPr>
            <w:r w:rsidRPr="006D417D">
              <w:rPr>
                <w:rFonts w:ascii="Times" w:hAnsi="Times"/>
              </w:rPr>
              <w:t>2063</w:t>
            </w:r>
          </w:p>
        </w:tc>
      </w:tr>
      <w:tr w:rsidR="00E16B0F" w:rsidRPr="006D417D" w14:paraId="3BF5B50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722799">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722799">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722799">
            <w:pPr>
              <w:jc w:val="right"/>
              <w:rPr>
                <w:rFonts w:ascii="Times" w:hAnsi="Times"/>
              </w:rPr>
            </w:pPr>
            <w:r w:rsidRPr="006D417D">
              <w:rPr>
                <w:rFonts w:ascii="Times" w:hAnsi="Times"/>
              </w:rPr>
              <w:t>2064</w:t>
            </w:r>
          </w:p>
        </w:tc>
      </w:tr>
      <w:tr w:rsidR="00E16B0F" w:rsidRPr="006D417D" w14:paraId="3224A45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722799">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722799">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722799">
            <w:pPr>
              <w:jc w:val="right"/>
              <w:rPr>
                <w:rFonts w:ascii="Times" w:hAnsi="Times"/>
              </w:rPr>
            </w:pPr>
            <w:r w:rsidRPr="006D417D">
              <w:rPr>
                <w:rFonts w:ascii="Times" w:hAnsi="Times"/>
              </w:rPr>
              <w:t>2065</w:t>
            </w:r>
          </w:p>
        </w:tc>
      </w:tr>
      <w:tr w:rsidR="00E16B0F" w:rsidRPr="006D417D" w14:paraId="495E87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722799">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722799">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722799">
            <w:pPr>
              <w:jc w:val="right"/>
              <w:rPr>
                <w:rFonts w:ascii="Times" w:hAnsi="Times"/>
              </w:rPr>
            </w:pPr>
            <w:r w:rsidRPr="006D417D">
              <w:rPr>
                <w:rFonts w:ascii="Times" w:hAnsi="Times"/>
              </w:rPr>
              <w:t>2066</w:t>
            </w:r>
          </w:p>
        </w:tc>
      </w:tr>
      <w:tr w:rsidR="00E16B0F" w:rsidRPr="006D417D" w14:paraId="001401B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722799">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722799">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722799">
            <w:pPr>
              <w:jc w:val="right"/>
              <w:rPr>
                <w:rFonts w:ascii="Times" w:hAnsi="Times"/>
              </w:rPr>
            </w:pPr>
            <w:r w:rsidRPr="006D417D">
              <w:rPr>
                <w:rFonts w:ascii="Times" w:hAnsi="Times"/>
              </w:rPr>
              <w:t>2067</w:t>
            </w:r>
          </w:p>
        </w:tc>
      </w:tr>
      <w:tr w:rsidR="00E16B0F" w:rsidRPr="006D417D" w14:paraId="199A3E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722799">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722799">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722799">
            <w:pPr>
              <w:jc w:val="right"/>
              <w:rPr>
                <w:rFonts w:ascii="Times" w:hAnsi="Times"/>
              </w:rPr>
            </w:pPr>
            <w:r w:rsidRPr="006D417D">
              <w:rPr>
                <w:rFonts w:ascii="Times" w:hAnsi="Times"/>
              </w:rPr>
              <w:t>2068</w:t>
            </w:r>
          </w:p>
        </w:tc>
      </w:tr>
      <w:tr w:rsidR="00E16B0F" w:rsidRPr="006D417D" w14:paraId="4F7E0C4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722799">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722799">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722799">
            <w:pPr>
              <w:jc w:val="right"/>
              <w:rPr>
                <w:rFonts w:ascii="Times" w:hAnsi="Times"/>
              </w:rPr>
            </w:pPr>
            <w:r w:rsidRPr="006D417D">
              <w:rPr>
                <w:rFonts w:ascii="Times" w:hAnsi="Times"/>
              </w:rPr>
              <w:t>2069</w:t>
            </w:r>
          </w:p>
        </w:tc>
      </w:tr>
      <w:tr w:rsidR="00E16B0F" w:rsidRPr="006D417D" w14:paraId="0325A5E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722799">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722799">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722799">
            <w:pPr>
              <w:jc w:val="right"/>
              <w:rPr>
                <w:rFonts w:ascii="Times" w:hAnsi="Times"/>
              </w:rPr>
            </w:pPr>
            <w:r w:rsidRPr="006D417D">
              <w:rPr>
                <w:rFonts w:ascii="Times" w:hAnsi="Times"/>
              </w:rPr>
              <w:t>2070</w:t>
            </w:r>
          </w:p>
        </w:tc>
      </w:tr>
      <w:tr w:rsidR="00E16B0F" w:rsidRPr="006D417D" w14:paraId="22737D7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722799">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722799">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722799">
            <w:pPr>
              <w:jc w:val="right"/>
              <w:rPr>
                <w:rFonts w:ascii="Times" w:hAnsi="Times"/>
              </w:rPr>
            </w:pPr>
            <w:r w:rsidRPr="006D417D">
              <w:rPr>
                <w:rFonts w:ascii="Times" w:hAnsi="Times"/>
              </w:rPr>
              <w:t>2071</w:t>
            </w:r>
          </w:p>
        </w:tc>
      </w:tr>
      <w:tr w:rsidR="00E16B0F" w:rsidRPr="006D417D" w14:paraId="330488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722799">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722799">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722799">
            <w:pPr>
              <w:jc w:val="right"/>
              <w:rPr>
                <w:rFonts w:ascii="Times" w:hAnsi="Times"/>
              </w:rPr>
            </w:pPr>
            <w:r w:rsidRPr="006D417D">
              <w:rPr>
                <w:rFonts w:ascii="Times" w:hAnsi="Times"/>
              </w:rPr>
              <w:t>2072</w:t>
            </w:r>
          </w:p>
        </w:tc>
      </w:tr>
      <w:tr w:rsidR="00E16B0F" w:rsidRPr="006D417D" w14:paraId="41F976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722799">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722799">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722799">
            <w:pPr>
              <w:jc w:val="right"/>
              <w:rPr>
                <w:rFonts w:ascii="Times" w:hAnsi="Times"/>
              </w:rPr>
            </w:pPr>
            <w:r w:rsidRPr="006D417D">
              <w:rPr>
                <w:rFonts w:ascii="Times" w:hAnsi="Times"/>
              </w:rPr>
              <w:t>2073</w:t>
            </w:r>
          </w:p>
        </w:tc>
      </w:tr>
      <w:tr w:rsidR="00E16B0F" w:rsidRPr="006D417D" w14:paraId="729850F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722799">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722799">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722799">
            <w:pPr>
              <w:jc w:val="right"/>
              <w:rPr>
                <w:rFonts w:ascii="Times" w:hAnsi="Times"/>
              </w:rPr>
            </w:pPr>
            <w:r w:rsidRPr="006D417D">
              <w:rPr>
                <w:rFonts w:ascii="Times" w:hAnsi="Times"/>
              </w:rPr>
              <w:t>2074</w:t>
            </w:r>
          </w:p>
        </w:tc>
      </w:tr>
      <w:tr w:rsidR="00E16B0F" w:rsidRPr="006D417D" w14:paraId="6D5C06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722799">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722799">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722799">
            <w:pPr>
              <w:jc w:val="right"/>
              <w:rPr>
                <w:rFonts w:ascii="Times" w:hAnsi="Times"/>
              </w:rPr>
            </w:pPr>
            <w:r w:rsidRPr="006D417D">
              <w:rPr>
                <w:rFonts w:ascii="Times" w:hAnsi="Times"/>
              </w:rPr>
              <w:t>2075</w:t>
            </w:r>
          </w:p>
        </w:tc>
      </w:tr>
      <w:tr w:rsidR="00E16B0F" w:rsidRPr="006D417D" w14:paraId="09060F2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722799">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722799">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722799">
            <w:pPr>
              <w:jc w:val="right"/>
              <w:rPr>
                <w:rFonts w:ascii="Times" w:hAnsi="Times"/>
              </w:rPr>
            </w:pPr>
            <w:r w:rsidRPr="006D417D">
              <w:rPr>
                <w:rFonts w:ascii="Times" w:hAnsi="Times"/>
              </w:rPr>
              <w:t>2076</w:t>
            </w:r>
          </w:p>
        </w:tc>
      </w:tr>
      <w:tr w:rsidR="00E16B0F" w:rsidRPr="006D417D" w14:paraId="579F7BE6"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722799">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722799">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722799">
            <w:pPr>
              <w:jc w:val="right"/>
              <w:rPr>
                <w:rFonts w:ascii="Times" w:hAnsi="Times"/>
              </w:rPr>
            </w:pPr>
            <w:r w:rsidRPr="006D417D">
              <w:rPr>
                <w:rFonts w:ascii="Times" w:hAnsi="Times"/>
              </w:rPr>
              <w:t>2077</w:t>
            </w:r>
          </w:p>
        </w:tc>
      </w:tr>
      <w:tr w:rsidR="00E16B0F" w:rsidRPr="006D417D" w14:paraId="61F3783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722799">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722799">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722799">
            <w:pPr>
              <w:jc w:val="right"/>
              <w:rPr>
                <w:rFonts w:ascii="Times" w:hAnsi="Times"/>
              </w:rPr>
            </w:pPr>
            <w:r w:rsidRPr="006D417D">
              <w:rPr>
                <w:rFonts w:ascii="Times" w:hAnsi="Times"/>
              </w:rPr>
              <w:t>2078</w:t>
            </w:r>
          </w:p>
        </w:tc>
      </w:tr>
      <w:tr w:rsidR="00E16B0F" w:rsidRPr="006D417D" w14:paraId="2279CBC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722799">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722799">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722799">
            <w:pPr>
              <w:jc w:val="right"/>
              <w:rPr>
                <w:rFonts w:ascii="Times" w:hAnsi="Times"/>
              </w:rPr>
            </w:pPr>
            <w:r w:rsidRPr="006D417D">
              <w:rPr>
                <w:rFonts w:ascii="Times" w:hAnsi="Times"/>
              </w:rPr>
              <w:t>2079</w:t>
            </w:r>
          </w:p>
        </w:tc>
      </w:tr>
      <w:tr w:rsidR="00E16B0F" w:rsidRPr="006D417D" w14:paraId="4F9B9A0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722799">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722799">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722799">
            <w:pPr>
              <w:jc w:val="right"/>
              <w:rPr>
                <w:rFonts w:ascii="Times" w:hAnsi="Times"/>
              </w:rPr>
            </w:pPr>
            <w:r w:rsidRPr="006D417D">
              <w:rPr>
                <w:rFonts w:ascii="Times" w:hAnsi="Times"/>
              </w:rPr>
              <w:t>2080</w:t>
            </w:r>
          </w:p>
        </w:tc>
      </w:tr>
      <w:tr w:rsidR="00E16B0F" w:rsidRPr="006D417D" w14:paraId="6FAB33EC"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722799">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722799">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722799">
            <w:pPr>
              <w:jc w:val="right"/>
              <w:rPr>
                <w:rFonts w:ascii="Times" w:hAnsi="Times"/>
              </w:rPr>
            </w:pPr>
            <w:r w:rsidRPr="006D417D">
              <w:rPr>
                <w:rFonts w:ascii="Times" w:hAnsi="Times"/>
              </w:rPr>
              <w:t>2081</w:t>
            </w:r>
          </w:p>
        </w:tc>
      </w:tr>
      <w:tr w:rsidR="00E16B0F" w:rsidRPr="006D417D" w14:paraId="09FAF40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722799">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722799">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722799">
            <w:pPr>
              <w:jc w:val="right"/>
              <w:rPr>
                <w:rFonts w:ascii="Times" w:hAnsi="Times"/>
              </w:rPr>
            </w:pPr>
            <w:r w:rsidRPr="006D417D">
              <w:rPr>
                <w:rFonts w:ascii="Times" w:hAnsi="Times"/>
              </w:rPr>
              <w:t>2082</w:t>
            </w:r>
          </w:p>
        </w:tc>
      </w:tr>
      <w:tr w:rsidR="00E16B0F" w:rsidRPr="006D417D" w14:paraId="249FDEF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722799">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722799">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722799">
            <w:pPr>
              <w:jc w:val="right"/>
              <w:rPr>
                <w:rFonts w:ascii="Times" w:hAnsi="Times"/>
              </w:rPr>
            </w:pPr>
            <w:r w:rsidRPr="006D417D">
              <w:rPr>
                <w:rFonts w:ascii="Times" w:hAnsi="Times"/>
              </w:rPr>
              <w:t>2083</w:t>
            </w:r>
          </w:p>
        </w:tc>
      </w:tr>
      <w:tr w:rsidR="00E16B0F" w:rsidRPr="006D417D" w14:paraId="229CF41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722799">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722799">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722799">
            <w:pPr>
              <w:jc w:val="right"/>
              <w:rPr>
                <w:rFonts w:ascii="Times" w:hAnsi="Times"/>
              </w:rPr>
            </w:pPr>
            <w:r w:rsidRPr="006D417D">
              <w:rPr>
                <w:rFonts w:ascii="Times" w:hAnsi="Times"/>
              </w:rPr>
              <w:t>2084</w:t>
            </w:r>
          </w:p>
        </w:tc>
      </w:tr>
      <w:tr w:rsidR="00E16B0F" w:rsidRPr="006D417D" w14:paraId="6CC9F9E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722799">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722799">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722799">
            <w:pPr>
              <w:jc w:val="right"/>
              <w:rPr>
                <w:rFonts w:ascii="Times" w:hAnsi="Times"/>
              </w:rPr>
            </w:pPr>
            <w:r w:rsidRPr="006D417D">
              <w:rPr>
                <w:rFonts w:ascii="Times" w:hAnsi="Times"/>
              </w:rPr>
              <w:t>2085</w:t>
            </w:r>
          </w:p>
        </w:tc>
      </w:tr>
      <w:tr w:rsidR="00E16B0F" w:rsidRPr="006D417D" w14:paraId="0343F1B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722799">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722799">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722799">
            <w:pPr>
              <w:jc w:val="right"/>
              <w:rPr>
                <w:rFonts w:ascii="Times" w:hAnsi="Times"/>
              </w:rPr>
            </w:pPr>
            <w:r w:rsidRPr="006D417D">
              <w:rPr>
                <w:rFonts w:ascii="Times" w:hAnsi="Times"/>
              </w:rPr>
              <w:t>2086</w:t>
            </w:r>
          </w:p>
        </w:tc>
      </w:tr>
      <w:tr w:rsidR="00E16B0F" w:rsidRPr="006D417D" w14:paraId="5FFC67D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722799">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722799">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722799">
            <w:pPr>
              <w:jc w:val="right"/>
              <w:rPr>
                <w:rFonts w:ascii="Times" w:hAnsi="Times"/>
              </w:rPr>
            </w:pPr>
            <w:r w:rsidRPr="006D417D">
              <w:rPr>
                <w:rFonts w:ascii="Times" w:hAnsi="Times"/>
              </w:rPr>
              <w:t>2087</w:t>
            </w:r>
          </w:p>
        </w:tc>
      </w:tr>
      <w:tr w:rsidR="00E16B0F" w:rsidRPr="006D417D" w14:paraId="1AE9E16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722799">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722799">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722799">
            <w:pPr>
              <w:jc w:val="right"/>
              <w:rPr>
                <w:rFonts w:ascii="Times" w:hAnsi="Times"/>
              </w:rPr>
            </w:pPr>
            <w:r w:rsidRPr="006D417D">
              <w:rPr>
                <w:rFonts w:ascii="Times" w:hAnsi="Times"/>
              </w:rPr>
              <w:t>2088</w:t>
            </w:r>
          </w:p>
        </w:tc>
      </w:tr>
      <w:tr w:rsidR="00E16B0F" w:rsidRPr="006D417D" w14:paraId="647B2FE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722799">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722799">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722799">
            <w:pPr>
              <w:jc w:val="right"/>
              <w:rPr>
                <w:rFonts w:ascii="Times" w:hAnsi="Times"/>
              </w:rPr>
            </w:pPr>
            <w:r w:rsidRPr="006D417D">
              <w:rPr>
                <w:rFonts w:ascii="Times" w:hAnsi="Times"/>
              </w:rPr>
              <w:t>2089</w:t>
            </w:r>
          </w:p>
        </w:tc>
      </w:tr>
      <w:tr w:rsidR="00E16B0F" w:rsidRPr="006D417D" w14:paraId="240AA13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722799">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722799">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722799">
            <w:pPr>
              <w:jc w:val="right"/>
              <w:rPr>
                <w:rFonts w:ascii="Times" w:hAnsi="Times"/>
              </w:rPr>
            </w:pPr>
            <w:r w:rsidRPr="006D417D">
              <w:rPr>
                <w:rFonts w:ascii="Times" w:hAnsi="Times"/>
              </w:rPr>
              <w:t>2090</w:t>
            </w:r>
          </w:p>
        </w:tc>
      </w:tr>
      <w:tr w:rsidR="00E16B0F" w:rsidRPr="006D417D" w14:paraId="0A70B39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722799">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722799">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722799">
            <w:pPr>
              <w:jc w:val="right"/>
              <w:rPr>
                <w:rFonts w:ascii="Times" w:hAnsi="Times"/>
              </w:rPr>
            </w:pPr>
            <w:r w:rsidRPr="006D417D">
              <w:rPr>
                <w:rFonts w:ascii="Times" w:hAnsi="Times"/>
              </w:rPr>
              <w:t>2091</w:t>
            </w:r>
          </w:p>
        </w:tc>
      </w:tr>
      <w:tr w:rsidR="00E16B0F" w:rsidRPr="006D417D" w14:paraId="4086031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722799">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722799">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722799">
            <w:pPr>
              <w:jc w:val="right"/>
              <w:rPr>
                <w:rFonts w:ascii="Times" w:hAnsi="Times"/>
              </w:rPr>
            </w:pPr>
            <w:r w:rsidRPr="006D417D">
              <w:rPr>
                <w:rFonts w:ascii="Times" w:hAnsi="Times"/>
              </w:rPr>
              <w:t>2092</w:t>
            </w:r>
          </w:p>
        </w:tc>
      </w:tr>
      <w:tr w:rsidR="00E16B0F" w:rsidRPr="006D417D" w14:paraId="7726BB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722799">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722799">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722799">
            <w:pPr>
              <w:jc w:val="right"/>
              <w:rPr>
                <w:rFonts w:ascii="Times" w:hAnsi="Times"/>
              </w:rPr>
            </w:pPr>
            <w:r w:rsidRPr="006D417D">
              <w:rPr>
                <w:rFonts w:ascii="Times" w:hAnsi="Times"/>
              </w:rPr>
              <w:t>2093</w:t>
            </w:r>
          </w:p>
        </w:tc>
      </w:tr>
      <w:tr w:rsidR="00E16B0F" w:rsidRPr="006D417D" w14:paraId="11BFB3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722799">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722799">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722799">
            <w:pPr>
              <w:jc w:val="right"/>
              <w:rPr>
                <w:rFonts w:ascii="Times" w:hAnsi="Times"/>
              </w:rPr>
            </w:pPr>
            <w:r w:rsidRPr="006D417D">
              <w:rPr>
                <w:rFonts w:ascii="Times" w:hAnsi="Times"/>
              </w:rPr>
              <w:t>2094</w:t>
            </w:r>
          </w:p>
        </w:tc>
      </w:tr>
      <w:tr w:rsidR="00E16B0F" w:rsidRPr="006D417D" w14:paraId="0B821FB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722799">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722799">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722799">
            <w:pPr>
              <w:jc w:val="right"/>
              <w:rPr>
                <w:rFonts w:ascii="Times" w:hAnsi="Times"/>
              </w:rPr>
            </w:pPr>
            <w:r w:rsidRPr="006D417D">
              <w:rPr>
                <w:rFonts w:ascii="Times" w:hAnsi="Times"/>
              </w:rPr>
              <w:t>2095</w:t>
            </w:r>
          </w:p>
        </w:tc>
      </w:tr>
      <w:tr w:rsidR="00E16B0F" w:rsidRPr="006D417D" w14:paraId="698F133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722799">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722799">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722799">
            <w:pPr>
              <w:jc w:val="right"/>
              <w:rPr>
                <w:rFonts w:ascii="Times" w:hAnsi="Times"/>
              </w:rPr>
            </w:pPr>
            <w:r w:rsidRPr="006D417D">
              <w:rPr>
                <w:rFonts w:ascii="Times" w:hAnsi="Times"/>
              </w:rPr>
              <w:t>2096</w:t>
            </w:r>
          </w:p>
        </w:tc>
      </w:tr>
      <w:tr w:rsidR="00E16B0F" w:rsidRPr="006D417D" w14:paraId="0281B8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722799">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722799">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722799">
            <w:pPr>
              <w:jc w:val="right"/>
              <w:rPr>
                <w:rFonts w:ascii="Times" w:hAnsi="Times"/>
              </w:rPr>
            </w:pPr>
            <w:r w:rsidRPr="006D417D">
              <w:rPr>
                <w:rFonts w:ascii="Times" w:hAnsi="Times"/>
              </w:rPr>
              <w:t>2097</w:t>
            </w:r>
          </w:p>
        </w:tc>
      </w:tr>
      <w:tr w:rsidR="00E16B0F" w:rsidRPr="006D417D" w14:paraId="35D265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722799">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722799">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722799">
            <w:pPr>
              <w:jc w:val="right"/>
              <w:rPr>
                <w:rFonts w:ascii="Times" w:hAnsi="Times"/>
              </w:rPr>
            </w:pPr>
            <w:r w:rsidRPr="006D417D">
              <w:rPr>
                <w:rFonts w:ascii="Times" w:hAnsi="Times"/>
              </w:rPr>
              <w:t>2098</w:t>
            </w:r>
          </w:p>
        </w:tc>
      </w:tr>
      <w:tr w:rsidR="00E16B0F" w:rsidRPr="006D417D" w14:paraId="45DA109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722799">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722799">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722799">
            <w:pPr>
              <w:jc w:val="right"/>
              <w:rPr>
                <w:rFonts w:ascii="Times" w:hAnsi="Times"/>
              </w:rPr>
            </w:pPr>
            <w:r w:rsidRPr="006D417D">
              <w:rPr>
                <w:rFonts w:ascii="Times" w:hAnsi="Times"/>
              </w:rPr>
              <w:t>2099</w:t>
            </w:r>
          </w:p>
        </w:tc>
      </w:tr>
      <w:tr w:rsidR="00E16B0F" w:rsidRPr="006D417D" w14:paraId="6C257C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722799">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722799">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722799">
            <w:pPr>
              <w:jc w:val="right"/>
              <w:rPr>
                <w:rFonts w:ascii="Times" w:hAnsi="Times"/>
              </w:rPr>
            </w:pPr>
            <w:r w:rsidRPr="006D417D">
              <w:rPr>
                <w:rFonts w:ascii="Times" w:hAnsi="Times"/>
              </w:rPr>
              <w:t>2100</w:t>
            </w:r>
          </w:p>
        </w:tc>
      </w:tr>
      <w:tr w:rsidR="00E16B0F" w:rsidRPr="006D417D" w14:paraId="0C44F21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722799">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722799">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722799">
            <w:pPr>
              <w:jc w:val="right"/>
              <w:rPr>
                <w:rFonts w:ascii="Times" w:hAnsi="Times"/>
              </w:rPr>
            </w:pPr>
            <w:r w:rsidRPr="006D417D">
              <w:rPr>
                <w:rFonts w:ascii="Times" w:hAnsi="Times"/>
              </w:rPr>
              <w:t>2101</w:t>
            </w:r>
          </w:p>
        </w:tc>
      </w:tr>
      <w:tr w:rsidR="00E16B0F" w:rsidRPr="006D417D" w14:paraId="6082D2D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722799">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722799">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722799">
            <w:pPr>
              <w:jc w:val="right"/>
              <w:rPr>
                <w:rFonts w:ascii="Times" w:hAnsi="Times"/>
              </w:rPr>
            </w:pPr>
            <w:r w:rsidRPr="006D417D">
              <w:rPr>
                <w:rFonts w:ascii="Times" w:hAnsi="Times"/>
              </w:rPr>
              <w:t>2102</w:t>
            </w:r>
          </w:p>
        </w:tc>
      </w:tr>
      <w:tr w:rsidR="00E16B0F" w:rsidRPr="006D417D" w14:paraId="69DF62F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722799">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722799">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722799">
            <w:pPr>
              <w:jc w:val="right"/>
              <w:rPr>
                <w:rFonts w:ascii="Times" w:hAnsi="Times"/>
              </w:rPr>
            </w:pPr>
            <w:r w:rsidRPr="006D417D">
              <w:rPr>
                <w:rFonts w:ascii="Times" w:hAnsi="Times"/>
              </w:rPr>
              <w:t>2103</w:t>
            </w:r>
          </w:p>
        </w:tc>
      </w:tr>
      <w:tr w:rsidR="00E16B0F" w:rsidRPr="006D417D" w14:paraId="004C65A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722799">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722799">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722799">
            <w:pPr>
              <w:jc w:val="right"/>
              <w:rPr>
                <w:rFonts w:ascii="Times" w:hAnsi="Times"/>
              </w:rPr>
            </w:pPr>
            <w:r w:rsidRPr="006D417D">
              <w:rPr>
                <w:rFonts w:ascii="Times" w:hAnsi="Times"/>
              </w:rPr>
              <w:t>2104</w:t>
            </w:r>
          </w:p>
        </w:tc>
      </w:tr>
      <w:tr w:rsidR="00E16B0F" w:rsidRPr="006D417D" w14:paraId="2217456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722799">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722799">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722799">
            <w:pPr>
              <w:jc w:val="right"/>
              <w:rPr>
                <w:rFonts w:ascii="Times" w:hAnsi="Times"/>
              </w:rPr>
            </w:pPr>
            <w:r w:rsidRPr="006D417D">
              <w:rPr>
                <w:rFonts w:ascii="Times" w:hAnsi="Times"/>
              </w:rPr>
              <w:t>2105</w:t>
            </w:r>
          </w:p>
        </w:tc>
      </w:tr>
      <w:tr w:rsidR="00E16B0F" w:rsidRPr="006D417D" w14:paraId="406234D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722799">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722799">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722799">
            <w:pPr>
              <w:jc w:val="right"/>
              <w:rPr>
                <w:rFonts w:ascii="Times" w:hAnsi="Times"/>
              </w:rPr>
            </w:pPr>
            <w:r w:rsidRPr="006D417D">
              <w:rPr>
                <w:rFonts w:ascii="Times" w:hAnsi="Times"/>
              </w:rPr>
              <w:t>2106</w:t>
            </w:r>
          </w:p>
        </w:tc>
      </w:tr>
      <w:tr w:rsidR="00E16B0F" w:rsidRPr="006D417D" w14:paraId="6860E9F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722799">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09B7753F" w:rsidR="00E16B0F" w:rsidRPr="006D417D" w:rsidRDefault="00E16B0F" w:rsidP="00722799">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722799">
            <w:pPr>
              <w:jc w:val="right"/>
              <w:rPr>
                <w:rFonts w:ascii="Times" w:hAnsi="Times"/>
              </w:rPr>
            </w:pPr>
            <w:r w:rsidRPr="006D417D">
              <w:rPr>
                <w:rFonts w:ascii="Times" w:hAnsi="Times"/>
              </w:rPr>
              <w:t>2107</w:t>
            </w:r>
          </w:p>
        </w:tc>
      </w:tr>
      <w:tr w:rsidR="00E16B0F" w:rsidRPr="006D417D" w14:paraId="0DCF2D1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722799">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722799">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722799">
            <w:pPr>
              <w:jc w:val="right"/>
              <w:rPr>
                <w:rFonts w:ascii="Times" w:hAnsi="Times"/>
              </w:rPr>
            </w:pPr>
            <w:r w:rsidRPr="006D417D">
              <w:rPr>
                <w:rFonts w:ascii="Times" w:hAnsi="Times"/>
              </w:rPr>
              <w:t>2108</w:t>
            </w:r>
          </w:p>
        </w:tc>
      </w:tr>
      <w:tr w:rsidR="00E16B0F" w:rsidRPr="006D417D" w14:paraId="4A0DD81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722799">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722799">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722799">
            <w:pPr>
              <w:jc w:val="right"/>
              <w:rPr>
                <w:rFonts w:ascii="Times" w:hAnsi="Times"/>
              </w:rPr>
            </w:pPr>
            <w:r w:rsidRPr="006D417D">
              <w:rPr>
                <w:rFonts w:ascii="Times" w:hAnsi="Times"/>
              </w:rPr>
              <w:t>2109</w:t>
            </w:r>
          </w:p>
        </w:tc>
      </w:tr>
      <w:tr w:rsidR="00E16B0F" w:rsidRPr="006D417D" w14:paraId="306C07F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722799">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722799">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722799">
            <w:pPr>
              <w:jc w:val="right"/>
              <w:rPr>
                <w:rFonts w:ascii="Times" w:hAnsi="Times"/>
              </w:rPr>
            </w:pPr>
            <w:r w:rsidRPr="006D417D">
              <w:rPr>
                <w:rFonts w:ascii="Times" w:hAnsi="Times"/>
              </w:rPr>
              <w:t>2110</w:t>
            </w:r>
          </w:p>
        </w:tc>
      </w:tr>
      <w:tr w:rsidR="00E16B0F" w:rsidRPr="006D417D" w14:paraId="6F6F77D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722799">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722799">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722799">
            <w:pPr>
              <w:jc w:val="right"/>
              <w:rPr>
                <w:rFonts w:ascii="Times" w:hAnsi="Times"/>
              </w:rPr>
            </w:pPr>
            <w:r w:rsidRPr="006D417D">
              <w:rPr>
                <w:rFonts w:ascii="Times" w:hAnsi="Times"/>
              </w:rPr>
              <w:t>2111</w:t>
            </w:r>
          </w:p>
        </w:tc>
      </w:tr>
      <w:tr w:rsidR="00E16B0F" w:rsidRPr="006D417D" w14:paraId="1760AF0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722799">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722799">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722799">
            <w:pPr>
              <w:jc w:val="right"/>
              <w:rPr>
                <w:rFonts w:ascii="Times" w:hAnsi="Times"/>
              </w:rPr>
            </w:pPr>
            <w:r w:rsidRPr="006D417D">
              <w:rPr>
                <w:rFonts w:ascii="Times" w:hAnsi="Times"/>
              </w:rPr>
              <w:t>2112</w:t>
            </w:r>
          </w:p>
        </w:tc>
      </w:tr>
      <w:tr w:rsidR="00E16B0F" w:rsidRPr="006D417D" w14:paraId="55A765F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722799">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722799">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722799">
            <w:pPr>
              <w:jc w:val="right"/>
              <w:rPr>
                <w:rFonts w:ascii="Times" w:hAnsi="Times"/>
              </w:rPr>
            </w:pPr>
            <w:r w:rsidRPr="006D417D">
              <w:rPr>
                <w:rFonts w:ascii="Times" w:hAnsi="Times"/>
              </w:rPr>
              <w:t>2113</w:t>
            </w:r>
          </w:p>
        </w:tc>
      </w:tr>
      <w:tr w:rsidR="00E16B0F" w:rsidRPr="006D417D" w14:paraId="3032DDD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722799">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722799">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722799">
            <w:pPr>
              <w:jc w:val="right"/>
              <w:rPr>
                <w:rFonts w:ascii="Times" w:hAnsi="Times"/>
              </w:rPr>
            </w:pPr>
            <w:r w:rsidRPr="006D417D">
              <w:rPr>
                <w:rFonts w:ascii="Times" w:hAnsi="Times"/>
              </w:rPr>
              <w:t>2114</w:t>
            </w:r>
          </w:p>
        </w:tc>
      </w:tr>
      <w:tr w:rsidR="00E16B0F" w:rsidRPr="006D417D" w14:paraId="2EB05C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722799">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722799">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722799">
            <w:pPr>
              <w:jc w:val="right"/>
              <w:rPr>
                <w:rFonts w:ascii="Times" w:hAnsi="Times"/>
              </w:rPr>
            </w:pPr>
            <w:r w:rsidRPr="006D417D">
              <w:rPr>
                <w:rFonts w:ascii="Times" w:hAnsi="Times"/>
              </w:rPr>
              <w:t>2115</w:t>
            </w:r>
          </w:p>
        </w:tc>
      </w:tr>
      <w:tr w:rsidR="00E16B0F" w:rsidRPr="006D417D" w14:paraId="24AB5FF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722799">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722799">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722799">
            <w:pPr>
              <w:jc w:val="right"/>
              <w:rPr>
                <w:rFonts w:ascii="Times" w:hAnsi="Times"/>
              </w:rPr>
            </w:pPr>
            <w:r w:rsidRPr="006D417D">
              <w:rPr>
                <w:rFonts w:ascii="Times" w:hAnsi="Times"/>
              </w:rPr>
              <w:t>2116</w:t>
            </w:r>
          </w:p>
        </w:tc>
      </w:tr>
      <w:tr w:rsidR="00E16B0F" w:rsidRPr="006D417D" w14:paraId="4ED11EC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722799">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722799">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722799">
            <w:pPr>
              <w:jc w:val="right"/>
              <w:rPr>
                <w:rFonts w:ascii="Times" w:hAnsi="Times"/>
              </w:rPr>
            </w:pPr>
            <w:r w:rsidRPr="006D417D">
              <w:rPr>
                <w:rFonts w:ascii="Times" w:hAnsi="Times"/>
              </w:rPr>
              <w:t>2117</w:t>
            </w:r>
          </w:p>
        </w:tc>
      </w:tr>
      <w:tr w:rsidR="00E16B0F" w:rsidRPr="006D417D" w14:paraId="161F5F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722799">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722799">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722799">
            <w:pPr>
              <w:jc w:val="right"/>
              <w:rPr>
                <w:rFonts w:ascii="Times" w:hAnsi="Times"/>
              </w:rPr>
            </w:pPr>
            <w:r w:rsidRPr="006D417D">
              <w:rPr>
                <w:rFonts w:ascii="Times" w:hAnsi="Times"/>
              </w:rPr>
              <w:t>2118</w:t>
            </w:r>
          </w:p>
        </w:tc>
      </w:tr>
      <w:tr w:rsidR="00E16B0F" w:rsidRPr="006D417D" w14:paraId="1277019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722799">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722799">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722799">
            <w:pPr>
              <w:jc w:val="right"/>
              <w:rPr>
                <w:rFonts w:ascii="Times" w:hAnsi="Times"/>
              </w:rPr>
            </w:pPr>
            <w:r w:rsidRPr="006D417D">
              <w:rPr>
                <w:rFonts w:ascii="Times" w:hAnsi="Times"/>
              </w:rPr>
              <w:t>2119</w:t>
            </w:r>
          </w:p>
        </w:tc>
      </w:tr>
      <w:tr w:rsidR="00E16B0F" w:rsidRPr="006D417D" w14:paraId="525F314D"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722799">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722799">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722799">
            <w:pPr>
              <w:jc w:val="right"/>
              <w:rPr>
                <w:rFonts w:ascii="Times" w:hAnsi="Times"/>
              </w:rPr>
            </w:pPr>
            <w:r w:rsidRPr="006D417D">
              <w:rPr>
                <w:rFonts w:ascii="Times" w:hAnsi="Times"/>
              </w:rPr>
              <w:t>2120</w:t>
            </w:r>
          </w:p>
        </w:tc>
      </w:tr>
      <w:tr w:rsidR="00E16B0F" w:rsidRPr="006D417D" w14:paraId="3EE67A2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722799">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722799">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722799">
            <w:pPr>
              <w:jc w:val="right"/>
              <w:rPr>
                <w:rFonts w:ascii="Times" w:hAnsi="Times"/>
              </w:rPr>
            </w:pPr>
            <w:r w:rsidRPr="006D417D">
              <w:rPr>
                <w:rFonts w:ascii="Times" w:hAnsi="Times"/>
              </w:rPr>
              <w:t>2121</w:t>
            </w:r>
          </w:p>
        </w:tc>
      </w:tr>
      <w:tr w:rsidR="00E16B0F" w:rsidRPr="006D417D" w14:paraId="6575C49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722799">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722799">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722799">
            <w:pPr>
              <w:jc w:val="right"/>
              <w:rPr>
                <w:rFonts w:ascii="Times" w:hAnsi="Times"/>
              </w:rPr>
            </w:pPr>
            <w:r w:rsidRPr="006D417D">
              <w:rPr>
                <w:rFonts w:ascii="Times" w:hAnsi="Times"/>
              </w:rPr>
              <w:t>2122</w:t>
            </w:r>
          </w:p>
        </w:tc>
      </w:tr>
      <w:tr w:rsidR="00E16B0F" w:rsidRPr="006D417D" w14:paraId="211525C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722799">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722799">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722799">
            <w:pPr>
              <w:jc w:val="right"/>
              <w:rPr>
                <w:rFonts w:ascii="Times" w:hAnsi="Times"/>
              </w:rPr>
            </w:pPr>
            <w:r w:rsidRPr="006D417D">
              <w:rPr>
                <w:rFonts w:ascii="Times" w:hAnsi="Times"/>
              </w:rPr>
              <w:t>2123</w:t>
            </w:r>
          </w:p>
        </w:tc>
      </w:tr>
    </w:tbl>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825"/>
        <w:gridCol w:w="6494"/>
      </w:tblGrid>
      <w:tr w:rsidR="00703AE1" w:rsidRPr="00E16B0F" w14:paraId="5B4ED1AF" w14:textId="77777777" w:rsidTr="00A66D19">
        <w:trPr>
          <w:trHeight w:val="23"/>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A66D19">
        <w:trPr>
          <w:trHeight w:val="1996"/>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722799">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722799">
            <w:pPr>
              <w:rPr>
                <w:rFonts w:ascii="Times" w:hAnsi="Times"/>
              </w:rPr>
            </w:pPr>
          </w:p>
          <w:p w14:paraId="5853EF51" w14:textId="44C00EF4" w:rsidR="00E16B0F" w:rsidRPr="00E16B0F" w:rsidRDefault="00E16B0F" w:rsidP="00722799">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A66D19">
        <w:trPr>
          <w:trHeight w:val="502"/>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722799">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722799">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A66D19">
        <w:trPr>
          <w:trHeight w:val="1050"/>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722799">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722799">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722799">
            <w:pPr>
              <w:rPr>
                <w:rFonts w:ascii="Times" w:hAnsi="Times"/>
              </w:rPr>
            </w:pPr>
          </w:p>
          <w:p w14:paraId="5DEAF3EA" w14:textId="3C513478" w:rsidR="00786A58" w:rsidRPr="00E16B0F" w:rsidRDefault="00786A58" w:rsidP="00722799">
            <w:pPr>
              <w:rPr>
                <w:rFonts w:ascii="Times" w:hAnsi="Times"/>
              </w:rPr>
            </w:pPr>
            <w:r>
              <w:rPr>
                <w:rFonts w:ascii="Times" w:hAnsi="Times"/>
              </w:rPr>
              <w:t>There is no exact start date to the global pandemic. Include all studies mentioning the pandemic as the exact dates defining the duration of time before the pandemic will be chosen at the discretion of the authors.</w:t>
            </w:r>
          </w:p>
        </w:tc>
      </w:tr>
      <w:tr w:rsidR="00E16B0F" w:rsidRPr="00E16B0F" w14:paraId="49C55B82" w14:textId="77777777" w:rsidTr="00A66D19">
        <w:trPr>
          <w:trHeight w:val="27"/>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722799">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722799">
            <w:pPr>
              <w:rPr>
                <w:rFonts w:ascii="Times" w:hAnsi="Times"/>
              </w:rPr>
            </w:pPr>
            <w:r w:rsidRPr="00E16B0F">
              <w:rPr>
                <w:rFonts w:ascii="Times" w:hAnsi="Times"/>
              </w:rPr>
              <w:t xml:space="preserve"> </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722799">
            <w:pPr>
              <w:rPr>
                <w:rFonts w:ascii="Times" w:hAnsi="Times"/>
              </w:rPr>
            </w:pPr>
            <w:r w:rsidRPr="00E16B0F">
              <w:rPr>
                <w:rFonts w:ascii="Times" w:hAnsi="Times"/>
              </w:rPr>
              <w:t xml:space="preserve"> </w:t>
            </w:r>
          </w:p>
          <w:p w14:paraId="21EE3072" w14:textId="10C7668B"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lastRenderedPageBreak/>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25"/>
        <w:gridCol w:w="1168"/>
        <w:gridCol w:w="1560"/>
        <w:gridCol w:w="1559"/>
        <w:gridCol w:w="1418"/>
        <w:gridCol w:w="992"/>
        <w:gridCol w:w="2693"/>
      </w:tblGrid>
      <w:tr w:rsidR="00BE0E1F" w:rsidRPr="00066935" w14:paraId="7C359DDE" w14:textId="7F3E585F"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right w:val="nil"/>
            </w:tcBorders>
            <w:tcMar>
              <w:top w:w="40" w:type="dxa"/>
              <w:left w:w="40" w:type="dxa"/>
              <w:bottom w:w="40" w:type="dxa"/>
              <w:right w:w="40" w:type="dxa"/>
            </w:tcMar>
            <w:vAlign w:val="bottom"/>
          </w:tcPr>
          <w:p w14:paraId="631E35BB" w14:textId="77777777" w:rsidR="00BE0E1F" w:rsidRPr="00066935" w:rsidRDefault="00BE0E1F" w:rsidP="00722799">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722799">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722799">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722799">
            <w:pPr>
              <w:jc w:val="center"/>
              <w:rPr>
                <w:rFonts w:ascii="Times" w:hAnsi="Times"/>
                <w:sz w:val="21"/>
                <w:szCs w:val="21"/>
              </w:rPr>
            </w:pPr>
          </w:p>
        </w:tc>
        <w:tc>
          <w:tcPr>
            <w:tcW w:w="2693" w:type="dxa"/>
            <w:tcBorders>
              <w:top w:val="nil"/>
              <w:left w:val="nil"/>
              <w:bottom w:val="nil"/>
              <w:right w:val="nil"/>
            </w:tcBorders>
          </w:tcPr>
          <w:p w14:paraId="15D128BA" w14:textId="77777777" w:rsidR="00BE0E1F" w:rsidRPr="00066935" w:rsidRDefault="00BE0E1F" w:rsidP="00722799">
            <w:pPr>
              <w:jc w:val="center"/>
              <w:rPr>
                <w:rFonts w:ascii="Times" w:hAnsi="Times"/>
                <w:sz w:val="21"/>
                <w:szCs w:val="21"/>
              </w:rPr>
            </w:pPr>
          </w:p>
        </w:tc>
      </w:tr>
      <w:tr w:rsidR="00BE0E1F" w:rsidRPr="00066935" w14:paraId="083C74A4" w14:textId="141436EC"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nil"/>
              <w:right w:val="nil"/>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168" w:type="dxa"/>
            <w:tcBorders>
              <w:top w:val="nil"/>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E675F1">
        <w:trPr>
          <w:trHeight w:val="291"/>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168"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nil"/>
              <w:right w:val="nil"/>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E675F1">
        <w:trPr>
          <w:trHeight w:val="291"/>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1039</w:t>
            </w:r>
          </w:p>
        </w:tc>
      </w:tr>
      <w:tr w:rsidR="00D96426" w:rsidRPr="00066935" w14:paraId="1A28324D" w14:textId="7F956489" w:rsidTr="00E675F1">
        <w:trPr>
          <w:gridAfter w:val="1"/>
          <w:wAfter w:w="2693" w:type="dxa"/>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full screen</w:t>
            </w:r>
          </w:p>
        </w:tc>
      </w:tr>
      <w:tr w:rsidR="00D96426" w:rsidRPr="00066935" w14:paraId="3EAE2F3D" w14:textId="6A78B882" w:rsidTr="00E675F1">
        <w:trPr>
          <w:trHeight w:val="260"/>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E675F1">
        <w:trPr>
          <w:trHeight w:val="259"/>
        </w:trPr>
        <w:tc>
          <w:tcPr>
            <w:tcW w:w="425" w:type="dxa"/>
            <w:vMerge w:val="restart"/>
            <w:tcBorders>
              <w:top w:val="nil"/>
              <w:left w:val="nil"/>
              <w:bottom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168"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nil"/>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2 qualifiers N=</w:t>
            </w:r>
            <w:r w:rsidRPr="00EF2001">
              <w:rPr>
                <w:rFonts w:ascii="Times" w:hAnsi="Times"/>
                <w:sz w:val="21"/>
                <w:szCs w:val="21"/>
              </w:rPr>
              <w:t xml:space="preserve">38 </w:t>
            </w:r>
          </w:p>
        </w:tc>
      </w:tr>
      <w:tr w:rsidR="00BE0E1F" w:rsidRPr="00066935" w14:paraId="29E79C7A" w14:textId="77777777" w:rsidTr="00E675F1">
        <w:trPr>
          <w:trHeight w:val="259"/>
        </w:trPr>
        <w:tc>
          <w:tcPr>
            <w:tcW w:w="425"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3 qualifiers N=</w:t>
            </w:r>
            <w:r w:rsidRPr="00EF2001">
              <w:rPr>
                <w:rFonts w:ascii="Times" w:hAnsi="Times"/>
                <w:sz w:val="21"/>
                <w:szCs w:val="21"/>
              </w:rPr>
              <w:t>27</w:t>
            </w:r>
          </w:p>
        </w:tc>
      </w:tr>
      <w:tr w:rsidR="00BE0E1F" w:rsidRPr="00066935" w14:paraId="364ABFDD" w14:textId="77777777" w:rsidTr="00E675F1">
        <w:trPr>
          <w:trHeight w:val="28"/>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N=</w:t>
            </w:r>
            <w:r w:rsidRPr="00EF2001">
              <w:rPr>
                <w:rFonts w:ascii="Times" w:hAnsi="Times"/>
                <w:sz w:val="21"/>
                <w:szCs w:val="21"/>
              </w:rPr>
              <w:t>1</w:t>
            </w:r>
          </w:p>
        </w:tc>
      </w:tr>
      <w:tr w:rsidR="00BE0E1F" w:rsidRPr="00066935" w14:paraId="3B8CFA14" w14:textId="43B31356"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single" w:sz="4" w:space="0" w:color="auto"/>
              <w:left w:val="nil"/>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5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bl>
    <w:p w14:paraId="2B003155" w14:textId="31D0D1BB" w:rsidR="00EF2001" w:rsidRPr="00671E39" w:rsidRDefault="00BF41EB" w:rsidP="00BF41EB">
      <w:pPr>
        <w:spacing w:before="240" w:after="240"/>
        <w:rPr>
          <w:rFonts w:ascii="Times" w:hAnsi="Times"/>
        </w:rPr>
      </w:pPr>
      <w:r>
        <w:rPr>
          <w:rFonts w:ascii="Times" w:hAnsi="Times"/>
          <w:b/>
          <w:bCs/>
        </w:rPr>
        <w:lastRenderedPageBreak/>
        <w:t xml:space="preserve">Figure </w:t>
      </w:r>
      <w:r w:rsidR="00A169B4">
        <w:rPr>
          <w:rFonts w:ascii="Times" w:hAnsi="Times"/>
          <w:b/>
          <w:bCs/>
        </w:rPr>
        <w:t>7</w:t>
      </w:r>
      <w:r w:rsidRPr="00881A65">
        <w:rPr>
          <w:rFonts w:ascii="Times" w:hAnsi="Times"/>
          <w:b/>
          <w:bCs/>
        </w:rPr>
        <w:t xml:space="preserve">. </w:t>
      </w:r>
      <w:r>
        <w:rPr>
          <w:rFonts w:ascii="Times" w:hAnsi="Times"/>
          <w:b/>
          <w:bCs/>
        </w:rPr>
        <w:t>Forest plot of leave-one-out analysis for survey-studies only.</w:t>
      </w:r>
      <w:r w:rsidR="00671E39">
        <w:rPr>
          <w:rFonts w:ascii="Times" w:hAnsi="Times"/>
          <w:b/>
          <w:bCs/>
        </w:rPr>
        <w:t xml:space="preserve"> </w:t>
      </w:r>
      <w:r w:rsidR="00274823">
        <w:rPr>
          <w:rFonts w:ascii="Times" w:hAnsi="Times"/>
        </w:rPr>
        <w:t xml:space="preserve">For each </w:t>
      </w:r>
      <w:r w:rsidR="008B4C4F">
        <w:rPr>
          <w:rFonts w:ascii="Times" w:hAnsi="Times"/>
        </w:rPr>
        <w:t>survey-</w:t>
      </w:r>
      <w:r w:rsidR="00274823">
        <w:rPr>
          <w:rFonts w:ascii="Times" w:hAnsi="Times"/>
        </w:rPr>
        <w:t>study left out</w:t>
      </w:r>
      <w:r w:rsidR="008B4C4F">
        <w:rPr>
          <w:rFonts w:ascii="Times" w:hAnsi="Times"/>
        </w:rPr>
        <w:t>,</w:t>
      </w:r>
      <w:r w:rsidR="00274823">
        <w:rPr>
          <w:rFonts w:ascii="Times" w:hAnsi="Times"/>
        </w:rPr>
        <w:t xml:space="preserve"> the model estimate and 95% confidence interval </w:t>
      </w:r>
      <w:proofErr w:type="gramStart"/>
      <w:r w:rsidR="008B4C4F">
        <w:rPr>
          <w:rFonts w:ascii="Times" w:hAnsi="Times"/>
        </w:rPr>
        <w:t>is</w:t>
      </w:r>
      <w:proofErr w:type="gramEnd"/>
      <w:r w:rsidR="008B4C4F">
        <w:rPr>
          <w:rFonts w:ascii="Times" w:hAnsi="Times"/>
        </w:rPr>
        <w:t xml:space="preserve"> given</w:t>
      </w:r>
      <w:r w:rsidR="00274823">
        <w:rPr>
          <w:rFonts w:ascii="Times" w:hAnsi="Times"/>
        </w:rPr>
        <w:t>.</w:t>
      </w:r>
    </w:p>
    <w:p w14:paraId="54790B45" w14:textId="67885EC4" w:rsidR="000F42BA" w:rsidRPr="00EF2001" w:rsidRDefault="000F42BA" w:rsidP="00EF2001">
      <w:pPr>
        <w:tabs>
          <w:tab w:val="left" w:pos="864"/>
        </w:tabs>
        <w:sectPr w:rsidR="000F42BA" w:rsidRPr="00EF2001" w:rsidSect="0072121D">
          <w:footerReference w:type="default" r:id="rId16"/>
          <w:pgSz w:w="12240" w:h="15840"/>
          <w:pgMar w:top="1418" w:right="1418" w:bottom="1418" w:left="1418" w:header="720" w:footer="720" w:gutter="0"/>
          <w:lnNumType w:countBy="1" w:restart="continuous"/>
          <w:pgNumType w:start="1"/>
          <w:cols w:space="720"/>
          <w:docGrid w:linePitch="299"/>
        </w:sectPr>
      </w:pPr>
      <w:r w:rsidRPr="000F42BA">
        <w:rPr>
          <w:noProof/>
        </w:rPr>
        <w:drawing>
          <wp:inline distT="0" distB="0" distL="0" distR="0" wp14:anchorId="75A86901" wp14:editId="7DE097AF">
            <wp:extent cx="5971540" cy="5475430"/>
            <wp:effectExtent l="0" t="0" r="0" b="0"/>
            <wp:docPr id="2" name="Picture 2"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5"/>
                    <a:srcRect t="8308"/>
                    <a:stretch/>
                  </pic:blipFill>
                  <pic:spPr bwMode="auto">
                    <a:xfrm>
                      <a:off x="0" y="0"/>
                      <a:ext cx="5971540" cy="5475430"/>
                    </a:xfrm>
                    <a:prstGeom prst="rect">
                      <a:avLst/>
                    </a:prstGeom>
                    <a:ln>
                      <a:noFill/>
                    </a:ln>
                    <a:extLst>
                      <a:ext uri="{53640926-AAD7-44D8-BBD7-CCE9431645EC}">
                        <a14:shadowObscured xmlns:a14="http://schemas.microsoft.com/office/drawing/2010/main"/>
                      </a:ext>
                    </a:extLst>
                  </pic:spPr>
                </pic:pic>
              </a:graphicData>
            </a:graphic>
          </wp:inline>
        </w:drawing>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7227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72279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722799">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66A40FE"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63F732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w:t>
            </w:r>
            <w:r w:rsidR="008F0B75">
              <w:rPr>
                <w:rFonts w:ascii="Arial" w:hAnsi="Arial" w:cs="Arial"/>
                <w:color w:val="auto"/>
                <w:sz w:val="18"/>
                <w:szCs w:val="18"/>
              </w:rPr>
              <w:t>age</w:t>
            </w:r>
            <w:r>
              <w:rPr>
                <w:rFonts w:ascii="Arial" w:hAnsi="Arial" w:cs="Arial"/>
                <w:color w:val="auto"/>
                <w:sz w:val="18"/>
                <w:szCs w:val="18"/>
              </w:rPr>
              <w:t xml:space="preserve"> 2</w:t>
            </w:r>
          </w:p>
        </w:tc>
      </w:tr>
      <w:tr w:rsidR="00496610" w:rsidRPr="004C1685" w14:paraId="18CAD493"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7AEEBFB"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3B5D54A"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722799">
            <w:pPr>
              <w:pStyle w:val="Default"/>
              <w:jc w:val="right"/>
              <w:rPr>
                <w:rFonts w:ascii="Arial" w:hAnsi="Arial" w:cs="Arial"/>
                <w:color w:val="auto"/>
                <w:sz w:val="18"/>
                <w:szCs w:val="18"/>
              </w:rPr>
            </w:pPr>
          </w:p>
        </w:tc>
      </w:tr>
      <w:tr w:rsidR="00496610" w:rsidRPr="004C1685" w14:paraId="5966246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722799">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5D071FE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w:t>
            </w:r>
            <w:r w:rsidR="00563B9E">
              <w:rPr>
                <w:rFonts w:ascii="Arial" w:hAnsi="Arial" w:cs="Arial"/>
                <w:color w:val="auto"/>
                <w:sz w:val="18"/>
                <w:szCs w:val="18"/>
              </w:rPr>
              <w:t>,21</w:t>
            </w:r>
            <w:r w:rsidR="003E3EBF">
              <w:rPr>
                <w:rFonts w:ascii="Arial" w:hAnsi="Arial" w:cs="Arial"/>
                <w:color w:val="auto"/>
                <w:sz w:val="18"/>
                <w:szCs w:val="18"/>
              </w:rPr>
              <w:t xml:space="preserve"> &amp; Table 1</w:t>
            </w:r>
          </w:p>
        </w:tc>
      </w:tr>
      <w:tr w:rsidR="00496610" w:rsidRPr="004C1685" w14:paraId="68966E8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722799">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722799">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0B9444C2" w:rsidR="00496610" w:rsidRPr="00930A31" w:rsidRDefault="00585F3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4D330077"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31C68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r w:rsidR="001B560D">
              <w:rPr>
                <w:rFonts w:ascii="Arial" w:hAnsi="Arial" w:cs="Arial"/>
                <w:color w:val="auto"/>
                <w:sz w:val="18"/>
                <w:szCs w:val="18"/>
              </w:rPr>
              <w:t>, Supplementary file 1</w:t>
            </w:r>
          </w:p>
        </w:tc>
      </w:tr>
      <w:tr w:rsidR="00496610" w:rsidRPr="004C1685" w14:paraId="684AE924" w14:textId="77777777" w:rsidTr="00722799">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459E1F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r w:rsidR="001B560D">
              <w:rPr>
                <w:rFonts w:ascii="Arial" w:hAnsi="Arial" w:cs="Arial"/>
                <w:color w:val="auto"/>
                <w:sz w:val="18"/>
                <w:szCs w:val="18"/>
              </w:rPr>
              <w:t>, Supplementary file 2</w:t>
            </w:r>
          </w:p>
        </w:tc>
      </w:tr>
      <w:tr w:rsidR="00496610" w:rsidRPr="004C1685" w14:paraId="13B9DB1B" w14:textId="77777777" w:rsidTr="00722799">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65FDBC0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563B9E">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4</w:t>
            </w:r>
            <w:r w:rsidR="00563B9E">
              <w:rPr>
                <w:rFonts w:ascii="Arial" w:hAnsi="Arial" w:cs="Arial"/>
                <w:color w:val="auto"/>
                <w:sz w:val="18"/>
                <w:szCs w:val="18"/>
              </w:rPr>
              <w:t>,25</w:t>
            </w:r>
          </w:p>
        </w:tc>
      </w:tr>
      <w:tr w:rsidR="00563B9E" w:rsidRPr="004C1685" w14:paraId="215FAB7D" w14:textId="77777777" w:rsidTr="00722799">
        <w:trPr>
          <w:trHeight w:val="48"/>
        </w:trPr>
        <w:tc>
          <w:tcPr>
            <w:tcW w:w="1668" w:type="dxa"/>
            <w:vMerge/>
            <w:tcBorders>
              <w:left w:val="single" w:sz="5" w:space="0" w:color="000000"/>
              <w:right w:val="single" w:sz="5" w:space="0" w:color="000000"/>
            </w:tcBorders>
          </w:tcPr>
          <w:p w14:paraId="5C174BE3" w14:textId="77777777" w:rsidR="00563B9E" w:rsidRPr="00930A31" w:rsidRDefault="00563B9E" w:rsidP="00563B9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563B9E" w:rsidRPr="00930A31" w:rsidRDefault="00563B9E" w:rsidP="00563B9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563B9E" w:rsidRPr="00930A31" w:rsidRDefault="00563B9E" w:rsidP="00563B9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5223B8FD" w:rsidR="00563B9E" w:rsidRPr="00930A31" w:rsidRDefault="00563B9E" w:rsidP="00563B9E">
            <w:pPr>
              <w:pStyle w:val="Default"/>
              <w:spacing w:before="40" w:after="40"/>
              <w:rPr>
                <w:rFonts w:ascii="Arial" w:hAnsi="Arial" w:cs="Arial"/>
                <w:color w:val="auto"/>
                <w:sz w:val="18"/>
                <w:szCs w:val="18"/>
              </w:rPr>
            </w:pPr>
            <w:r>
              <w:rPr>
                <w:rFonts w:ascii="Arial" w:hAnsi="Arial" w:cs="Arial"/>
                <w:color w:val="auto"/>
                <w:sz w:val="18"/>
                <w:szCs w:val="18"/>
              </w:rPr>
              <w:t>Pages 24,25</w:t>
            </w:r>
          </w:p>
        </w:tc>
      </w:tr>
      <w:tr w:rsidR="00496610" w:rsidRPr="004C1685" w14:paraId="43AAC0FF" w14:textId="77777777" w:rsidTr="00722799">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722799">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6D9736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w:t>
            </w:r>
            <w:r w:rsidR="00563B9E">
              <w:rPr>
                <w:rFonts w:ascii="Arial" w:hAnsi="Arial" w:cs="Arial"/>
                <w:color w:val="auto"/>
                <w:sz w:val="18"/>
                <w:szCs w:val="18"/>
              </w:rPr>
              <w:t>5</w:t>
            </w:r>
          </w:p>
        </w:tc>
      </w:tr>
      <w:tr w:rsidR="00496610" w:rsidRPr="004C1685" w14:paraId="4073C0CE"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ing bias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lastRenderedPageBreak/>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23BEB69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F65251">
              <w:rPr>
                <w:rFonts w:ascii="Arial" w:hAnsi="Arial" w:cs="Arial"/>
                <w:color w:val="auto"/>
                <w:sz w:val="18"/>
                <w:szCs w:val="18"/>
              </w:rPr>
              <w:t>s 25,26</w:t>
            </w:r>
          </w:p>
        </w:tc>
      </w:tr>
      <w:tr w:rsidR="00496610" w:rsidRPr="004C1685" w14:paraId="192776AC"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AB2A4E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1B560D">
              <w:rPr>
                <w:rFonts w:ascii="Arial" w:hAnsi="Arial" w:cs="Arial"/>
                <w:color w:val="auto"/>
                <w:sz w:val="18"/>
                <w:szCs w:val="18"/>
              </w:rPr>
              <w:t>s</w:t>
            </w:r>
            <w:r>
              <w:rPr>
                <w:rFonts w:ascii="Arial" w:hAnsi="Arial" w:cs="Arial"/>
                <w:color w:val="auto"/>
                <w:sz w:val="18"/>
                <w:szCs w:val="18"/>
              </w:rPr>
              <w:t xml:space="preserve"> </w:t>
            </w:r>
            <w:r w:rsidR="001B560D">
              <w:rPr>
                <w:rFonts w:ascii="Arial" w:hAnsi="Arial" w:cs="Arial"/>
                <w:color w:val="auto"/>
                <w:sz w:val="18"/>
                <w:szCs w:val="18"/>
              </w:rPr>
              <w:t>22,</w:t>
            </w:r>
            <w:r w:rsidR="00992C3A">
              <w:rPr>
                <w:rFonts w:ascii="Arial" w:hAnsi="Arial" w:cs="Arial"/>
                <w:color w:val="auto"/>
                <w:sz w:val="18"/>
                <w:szCs w:val="18"/>
              </w:rPr>
              <w:t>23</w:t>
            </w:r>
          </w:p>
        </w:tc>
      </w:tr>
      <w:tr w:rsidR="00496610" w:rsidRPr="004C1685" w14:paraId="73A03D5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7D27C173"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722799">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722799">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51EBAE26"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02C9099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17147842"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12136818"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414691D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1B560D">
              <w:rPr>
                <w:rFonts w:ascii="Arial" w:hAnsi="Arial" w:cs="Arial"/>
                <w:color w:val="auto"/>
                <w:sz w:val="18"/>
                <w:szCs w:val="18"/>
              </w:rPr>
              <w:t>4-12</w:t>
            </w:r>
            <w:r>
              <w:rPr>
                <w:rFonts w:ascii="Arial" w:hAnsi="Arial" w:cs="Arial"/>
                <w:color w:val="auto"/>
                <w:sz w:val="18"/>
                <w:szCs w:val="18"/>
              </w:rPr>
              <w:t xml:space="preserve"> &amp; Figures 1-5</w:t>
            </w:r>
          </w:p>
        </w:tc>
      </w:tr>
      <w:tr w:rsidR="00496610" w:rsidRPr="004C1685" w14:paraId="67BB1AC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4B56B6E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w:t>
            </w:r>
            <w:r w:rsidR="001B560D">
              <w:rPr>
                <w:rFonts w:ascii="Arial" w:hAnsi="Arial" w:cs="Arial"/>
                <w:color w:val="auto"/>
                <w:sz w:val="18"/>
                <w:szCs w:val="18"/>
              </w:rPr>
              <w:t>6</w:t>
            </w:r>
          </w:p>
        </w:tc>
      </w:tr>
      <w:tr w:rsidR="00496610" w:rsidRPr="004C1685" w14:paraId="3512F51E" w14:textId="77777777" w:rsidTr="00722799">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5ED4DB16"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1B560D">
              <w:rPr>
                <w:rFonts w:ascii="Arial" w:hAnsi="Arial" w:cs="Arial"/>
                <w:color w:val="auto"/>
                <w:sz w:val="18"/>
                <w:szCs w:val="18"/>
              </w:rPr>
              <w:t>4-12</w:t>
            </w:r>
          </w:p>
        </w:tc>
      </w:tr>
      <w:tr w:rsidR="00496610" w:rsidRPr="004C1685" w14:paraId="0910CA65" w14:textId="77777777" w:rsidTr="00722799">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013AC88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w:t>
            </w:r>
            <w:r w:rsidR="00F65251">
              <w:rPr>
                <w:rFonts w:ascii="Arial" w:hAnsi="Arial" w:cs="Arial"/>
                <w:color w:val="auto"/>
                <w:sz w:val="18"/>
                <w:szCs w:val="18"/>
              </w:rPr>
              <w:t>s</w:t>
            </w:r>
            <w:r>
              <w:rPr>
                <w:rFonts w:ascii="Arial" w:hAnsi="Arial" w:cs="Arial"/>
                <w:color w:val="auto"/>
                <w:sz w:val="18"/>
                <w:szCs w:val="18"/>
              </w:rPr>
              <w:t xml:space="preserve"> 2</w:t>
            </w:r>
            <w:r w:rsidR="00F65251">
              <w:rPr>
                <w:rFonts w:ascii="Arial" w:hAnsi="Arial" w:cs="Arial"/>
                <w:color w:val="auto"/>
                <w:sz w:val="18"/>
                <w:szCs w:val="18"/>
              </w:rPr>
              <w:t>-5</w:t>
            </w:r>
          </w:p>
        </w:tc>
      </w:tr>
      <w:tr w:rsidR="00496610" w:rsidRPr="004C1685" w14:paraId="10400427" w14:textId="77777777" w:rsidTr="00722799">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26E5B548"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1B560D">
              <w:rPr>
                <w:rFonts w:ascii="Arial" w:hAnsi="Arial" w:cs="Arial"/>
                <w:color w:val="auto"/>
                <w:sz w:val="18"/>
                <w:szCs w:val="18"/>
              </w:rPr>
              <w:t>4</w:t>
            </w:r>
            <w:r>
              <w:rPr>
                <w:rFonts w:ascii="Arial" w:hAnsi="Arial" w:cs="Arial"/>
                <w:color w:val="auto"/>
                <w:sz w:val="18"/>
                <w:szCs w:val="18"/>
              </w:rPr>
              <w:t xml:space="preserve">, Figure </w:t>
            </w:r>
            <w:r w:rsidR="00A169B4">
              <w:rPr>
                <w:rFonts w:ascii="Arial" w:hAnsi="Arial" w:cs="Arial"/>
                <w:color w:val="auto"/>
                <w:sz w:val="18"/>
                <w:szCs w:val="18"/>
              </w:rPr>
              <w:t>7</w:t>
            </w:r>
          </w:p>
        </w:tc>
      </w:tr>
      <w:tr w:rsidR="00496610" w:rsidRPr="004C1685" w14:paraId="13B8D77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1E5F752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sidR="00F65251">
              <w:rPr>
                <w:rFonts w:ascii="Arial" w:hAnsi="Arial" w:cs="Arial"/>
                <w:color w:val="auto"/>
                <w:sz w:val="18"/>
                <w:szCs w:val="18"/>
              </w:rPr>
              <w:t>,</w:t>
            </w:r>
            <w:r>
              <w:rPr>
                <w:rFonts w:ascii="Arial" w:hAnsi="Arial" w:cs="Arial"/>
                <w:color w:val="auto"/>
                <w:sz w:val="18"/>
                <w:szCs w:val="18"/>
              </w:rPr>
              <w:t xml:space="preserve"> Figure 6</w:t>
            </w:r>
          </w:p>
        </w:tc>
      </w:tr>
      <w:tr w:rsidR="00496610" w:rsidRPr="004C1685" w14:paraId="496C5784" w14:textId="77777777" w:rsidTr="00722799">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18B9F1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722799">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46ADD90"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r w:rsidR="00F65251">
              <w:rPr>
                <w:rFonts w:ascii="Arial" w:hAnsi="Arial" w:cs="Arial"/>
                <w:color w:val="auto"/>
                <w:sz w:val="18"/>
                <w:szCs w:val="18"/>
              </w:rPr>
              <w:t>, 25, 26</w:t>
            </w:r>
          </w:p>
        </w:tc>
      </w:tr>
      <w:tr w:rsidR="00496610" w:rsidRPr="004C1685" w14:paraId="4A6E2443" w14:textId="77777777" w:rsidTr="00722799">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C014A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r w:rsidR="00F65251">
              <w:rPr>
                <w:rFonts w:ascii="Arial" w:hAnsi="Arial" w:cs="Arial"/>
                <w:color w:val="auto"/>
                <w:sz w:val="18"/>
                <w:szCs w:val="18"/>
              </w:rPr>
              <w:t>, 26</w:t>
            </w:r>
          </w:p>
        </w:tc>
      </w:tr>
      <w:tr w:rsidR="00496610" w:rsidRPr="004C1685" w14:paraId="2BAE297C" w14:textId="77777777" w:rsidTr="00722799">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841298F"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57B2585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03E4440D" w14:textId="77777777" w:rsidTr="00722799">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722799">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185E5C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1E243FD3"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00844CC3"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2AA7896D" w14:textId="77777777" w:rsidTr="00722799">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lastRenderedPageBreak/>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3" w:name="_4lidl17lr0wo" w:colFirst="0" w:colLast="0"/>
      <w:bookmarkEnd w:id="23"/>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2F7EF" w14:textId="77777777" w:rsidR="00A82F3C" w:rsidRDefault="00A82F3C">
      <w:r>
        <w:separator/>
      </w:r>
    </w:p>
  </w:endnote>
  <w:endnote w:type="continuationSeparator" w:id="0">
    <w:p w14:paraId="00B30AFA" w14:textId="77777777" w:rsidR="00A82F3C" w:rsidRDefault="00A82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0733B" w14:textId="77777777" w:rsidR="00A82F3C" w:rsidRDefault="00A82F3C">
      <w:r>
        <w:separator/>
      </w:r>
    </w:p>
  </w:footnote>
  <w:footnote w:type="continuationSeparator" w:id="0">
    <w:p w14:paraId="575EAE07" w14:textId="77777777" w:rsidR="00A82F3C" w:rsidRDefault="00A82F3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06C3E"/>
    <w:rsid w:val="00017835"/>
    <w:rsid w:val="00020A74"/>
    <w:rsid w:val="00021F5B"/>
    <w:rsid w:val="000230CE"/>
    <w:rsid w:val="00034ACE"/>
    <w:rsid w:val="000474A9"/>
    <w:rsid w:val="00051EF1"/>
    <w:rsid w:val="000807BD"/>
    <w:rsid w:val="00084AB4"/>
    <w:rsid w:val="00085EDB"/>
    <w:rsid w:val="0009244C"/>
    <w:rsid w:val="00092710"/>
    <w:rsid w:val="000A09FA"/>
    <w:rsid w:val="000A7566"/>
    <w:rsid w:val="000B457D"/>
    <w:rsid w:val="000B4C7B"/>
    <w:rsid w:val="000C04D7"/>
    <w:rsid w:val="000C1994"/>
    <w:rsid w:val="000C3670"/>
    <w:rsid w:val="000C5357"/>
    <w:rsid w:val="000D16F6"/>
    <w:rsid w:val="000D506E"/>
    <w:rsid w:val="000D550A"/>
    <w:rsid w:val="000F39F2"/>
    <w:rsid w:val="000F42BA"/>
    <w:rsid w:val="000F63C2"/>
    <w:rsid w:val="00103F10"/>
    <w:rsid w:val="0010568B"/>
    <w:rsid w:val="00110C13"/>
    <w:rsid w:val="00114D2F"/>
    <w:rsid w:val="00130537"/>
    <w:rsid w:val="00137CE3"/>
    <w:rsid w:val="00150433"/>
    <w:rsid w:val="00151BD5"/>
    <w:rsid w:val="0015711D"/>
    <w:rsid w:val="00160DBF"/>
    <w:rsid w:val="00171DAF"/>
    <w:rsid w:val="00174709"/>
    <w:rsid w:val="00183655"/>
    <w:rsid w:val="00191EA6"/>
    <w:rsid w:val="00197F02"/>
    <w:rsid w:val="001A22B6"/>
    <w:rsid w:val="001A4727"/>
    <w:rsid w:val="001A4DBE"/>
    <w:rsid w:val="001B0087"/>
    <w:rsid w:val="001B0300"/>
    <w:rsid w:val="001B0DC2"/>
    <w:rsid w:val="001B47E9"/>
    <w:rsid w:val="001B550D"/>
    <w:rsid w:val="001B560D"/>
    <w:rsid w:val="001B6DE8"/>
    <w:rsid w:val="001C194B"/>
    <w:rsid w:val="001C1F98"/>
    <w:rsid w:val="001C7AD1"/>
    <w:rsid w:val="001D449D"/>
    <w:rsid w:val="001D560A"/>
    <w:rsid w:val="001E651A"/>
    <w:rsid w:val="001F1056"/>
    <w:rsid w:val="00200E51"/>
    <w:rsid w:val="002010FC"/>
    <w:rsid w:val="00201DC4"/>
    <w:rsid w:val="00207B76"/>
    <w:rsid w:val="00211BB1"/>
    <w:rsid w:val="002154CB"/>
    <w:rsid w:val="00217289"/>
    <w:rsid w:val="00217684"/>
    <w:rsid w:val="00220AA5"/>
    <w:rsid w:val="00220F2F"/>
    <w:rsid w:val="002255FC"/>
    <w:rsid w:val="002270FF"/>
    <w:rsid w:val="00231C47"/>
    <w:rsid w:val="00233558"/>
    <w:rsid w:val="002406F1"/>
    <w:rsid w:val="00244284"/>
    <w:rsid w:val="00270131"/>
    <w:rsid w:val="0027091D"/>
    <w:rsid w:val="0027384C"/>
    <w:rsid w:val="00274505"/>
    <w:rsid w:val="00274823"/>
    <w:rsid w:val="00275EA8"/>
    <w:rsid w:val="00275F79"/>
    <w:rsid w:val="00293822"/>
    <w:rsid w:val="002A244B"/>
    <w:rsid w:val="002A2781"/>
    <w:rsid w:val="002B15B9"/>
    <w:rsid w:val="002B1817"/>
    <w:rsid w:val="002B2884"/>
    <w:rsid w:val="002B29BB"/>
    <w:rsid w:val="002C5349"/>
    <w:rsid w:val="002C6149"/>
    <w:rsid w:val="002C7A64"/>
    <w:rsid w:val="002D36F8"/>
    <w:rsid w:val="002E10F7"/>
    <w:rsid w:val="002F4380"/>
    <w:rsid w:val="002F5F9F"/>
    <w:rsid w:val="002F6D61"/>
    <w:rsid w:val="00302815"/>
    <w:rsid w:val="00303253"/>
    <w:rsid w:val="00310828"/>
    <w:rsid w:val="00311DBF"/>
    <w:rsid w:val="0031306C"/>
    <w:rsid w:val="0033202D"/>
    <w:rsid w:val="00334023"/>
    <w:rsid w:val="003442DA"/>
    <w:rsid w:val="00347844"/>
    <w:rsid w:val="003507FA"/>
    <w:rsid w:val="0035146C"/>
    <w:rsid w:val="003618B7"/>
    <w:rsid w:val="00366B68"/>
    <w:rsid w:val="00370CAD"/>
    <w:rsid w:val="003834EC"/>
    <w:rsid w:val="00391257"/>
    <w:rsid w:val="003A794F"/>
    <w:rsid w:val="003B430C"/>
    <w:rsid w:val="003B4F97"/>
    <w:rsid w:val="003C0BBF"/>
    <w:rsid w:val="003C62ED"/>
    <w:rsid w:val="003C7C73"/>
    <w:rsid w:val="003D2C44"/>
    <w:rsid w:val="003D74F0"/>
    <w:rsid w:val="003E0ED5"/>
    <w:rsid w:val="003E3EBF"/>
    <w:rsid w:val="003F23AD"/>
    <w:rsid w:val="00402E15"/>
    <w:rsid w:val="00402E17"/>
    <w:rsid w:val="00411BDF"/>
    <w:rsid w:val="00434245"/>
    <w:rsid w:val="0044162B"/>
    <w:rsid w:val="00447ED7"/>
    <w:rsid w:val="004518C1"/>
    <w:rsid w:val="00456FA3"/>
    <w:rsid w:val="00461DA1"/>
    <w:rsid w:val="00465DE2"/>
    <w:rsid w:val="00485FBA"/>
    <w:rsid w:val="0048649A"/>
    <w:rsid w:val="00491EDB"/>
    <w:rsid w:val="00496610"/>
    <w:rsid w:val="0049793D"/>
    <w:rsid w:val="00497AB9"/>
    <w:rsid w:val="004C7177"/>
    <w:rsid w:val="004D64A2"/>
    <w:rsid w:val="004F3BD7"/>
    <w:rsid w:val="0050361C"/>
    <w:rsid w:val="00503D53"/>
    <w:rsid w:val="005045D6"/>
    <w:rsid w:val="005070B5"/>
    <w:rsid w:val="005169C2"/>
    <w:rsid w:val="00524936"/>
    <w:rsid w:val="00531B2E"/>
    <w:rsid w:val="00531F45"/>
    <w:rsid w:val="005418BA"/>
    <w:rsid w:val="00544DEF"/>
    <w:rsid w:val="0054519F"/>
    <w:rsid w:val="005464CB"/>
    <w:rsid w:val="005519F2"/>
    <w:rsid w:val="005544DE"/>
    <w:rsid w:val="0056065E"/>
    <w:rsid w:val="00561B8F"/>
    <w:rsid w:val="00562E14"/>
    <w:rsid w:val="00563B9E"/>
    <w:rsid w:val="00585F30"/>
    <w:rsid w:val="00587B8E"/>
    <w:rsid w:val="005901FF"/>
    <w:rsid w:val="00594EEC"/>
    <w:rsid w:val="005A1C54"/>
    <w:rsid w:val="005A24E8"/>
    <w:rsid w:val="005A367B"/>
    <w:rsid w:val="005A51A1"/>
    <w:rsid w:val="005A5C63"/>
    <w:rsid w:val="005A7A14"/>
    <w:rsid w:val="005C2763"/>
    <w:rsid w:val="005C7281"/>
    <w:rsid w:val="005D1B6A"/>
    <w:rsid w:val="005D211B"/>
    <w:rsid w:val="005D48F9"/>
    <w:rsid w:val="005D4E3A"/>
    <w:rsid w:val="005D62C3"/>
    <w:rsid w:val="005F2020"/>
    <w:rsid w:val="00615B33"/>
    <w:rsid w:val="0062169D"/>
    <w:rsid w:val="00624DDD"/>
    <w:rsid w:val="006256FD"/>
    <w:rsid w:val="0064050C"/>
    <w:rsid w:val="00643E70"/>
    <w:rsid w:val="006461F7"/>
    <w:rsid w:val="00652A56"/>
    <w:rsid w:val="0065328D"/>
    <w:rsid w:val="00660FD3"/>
    <w:rsid w:val="00663B6C"/>
    <w:rsid w:val="00664B45"/>
    <w:rsid w:val="0066563A"/>
    <w:rsid w:val="00671E39"/>
    <w:rsid w:val="00672EBE"/>
    <w:rsid w:val="00677EF2"/>
    <w:rsid w:val="00684A44"/>
    <w:rsid w:val="00686DA4"/>
    <w:rsid w:val="00690BCC"/>
    <w:rsid w:val="00695378"/>
    <w:rsid w:val="006976A1"/>
    <w:rsid w:val="006B18A9"/>
    <w:rsid w:val="006D3CDB"/>
    <w:rsid w:val="006D417D"/>
    <w:rsid w:val="006D5568"/>
    <w:rsid w:val="006E21AD"/>
    <w:rsid w:val="006E3E6F"/>
    <w:rsid w:val="006F039E"/>
    <w:rsid w:val="0070381B"/>
    <w:rsid w:val="00703AE1"/>
    <w:rsid w:val="00706512"/>
    <w:rsid w:val="007073ED"/>
    <w:rsid w:val="007178A1"/>
    <w:rsid w:val="007206D6"/>
    <w:rsid w:val="0072121D"/>
    <w:rsid w:val="00722799"/>
    <w:rsid w:val="0072412F"/>
    <w:rsid w:val="00734F6D"/>
    <w:rsid w:val="0074249D"/>
    <w:rsid w:val="007430ED"/>
    <w:rsid w:val="00747E1A"/>
    <w:rsid w:val="007507D6"/>
    <w:rsid w:val="00757F79"/>
    <w:rsid w:val="00761A96"/>
    <w:rsid w:val="00761D2F"/>
    <w:rsid w:val="00766F58"/>
    <w:rsid w:val="00770C1D"/>
    <w:rsid w:val="00773B03"/>
    <w:rsid w:val="00775B98"/>
    <w:rsid w:val="007802FC"/>
    <w:rsid w:val="00784CC9"/>
    <w:rsid w:val="00786A58"/>
    <w:rsid w:val="0079068E"/>
    <w:rsid w:val="00793C83"/>
    <w:rsid w:val="00797841"/>
    <w:rsid w:val="007B1B26"/>
    <w:rsid w:val="007B3E35"/>
    <w:rsid w:val="007C2A68"/>
    <w:rsid w:val="007C682C"/>
    <w:rsid w:val="007D0954"/>
    <w:rsid w:val="007D5813"/>
    <w:rsid w:val="007E6391"/>
    <w:rsid w:val="007F4B50"/>
    <w:rsid w:val="007F4DF9"/>
    <w:rsid w:val="007F5F8B"/>
    <w:rsid w:val="00800031"/>
    <w:rsid w:val="00805EE1"/>
    <w:rsid w:val="00810015"/>
    <w:rsid w:val="00810CDE"/>
    <w:rsid w:val="00810CEF"/>
    <w:rsid w:val="00815F9B"/>
    <w:rsid w:val="008162C4"/>
    <w:rsid w:val="0081730B"/>
    <w:rsid w:val="00817DBE"/>
    <w:rsid w:val="008216EC"/>
    <w:rsid w:val="00834C8D"/>
    <w:rsid w:val="00853006"/>
    <w:rsid w:val="0086032D"/>
    <w:rsid w:val="008727F2"/>
    <w:rsid w:val="00876F62"/>
    <w:rsid w:val="00880E19"/>
    <w:rsid w:val="008814EB"/>
    <w:rsid w:val="00881A65"/>
    <w:rsid w:val="00885D9D"/>
    <w:rsid w:val="00893780"/>
    <w:rsid w:val="008B4C4F"/>
    <w:rsid w:val="008B778E"/>
    <w:rsid w:val="008C1DF0"/>
    <w:rsid w:val="008C5D1B"/>
    <w:rsid w:val="008C6E17"/>
    <w:rsid w:val="008D713A"/>
    <w:rsid w:val="008D72BC"/>
    <w:rsid w:val="008D7DBE"/>
    <w:rsid w:val="008E6417"/>
    <w:rsid w:val="008F0B75"/>
    <w:rsid w:val="00907698"/>
    <w:rsid w:val="00914C76"/>
    <w:rsid w:val="0092147B"/>
    <w:rsid w:val="009353B8"/>
    <w:rsid w:val="00937C90"/>
    <w:rsid w:val="00955B71"/>
    <w:rsid w:val="009622C8"/>
    <w:rsid w:val="00975FC9"/>
    <w:rsid w:val="009811FC"/>
    <w:rsid w:val="009815C9"/>
    <w:rsid w:val="00983D1A"/>
    <w:rsid w:val="00990685"/>
    <w:rsid w:val="00992C3A"/>
    <w:rsid w:val="00996FAC"/>
    <w:rsid w:val="009A0A4F"/>
    <w:rsid w:val="009C3C44"/>
    <w:rsid w:val="009C59DB"/>
    <w:rsid w:val="009D548F"/>
    <w:rsid w:val="009D6E4A"/>
    <w:rsid w:val="009F0B05"/>
    <w:rsid w:val="009F2175"/>
    <w:rsid w:val="00A000F6"/>
    <w:rsid w:val="00A01CB1"/>
    <w:rsid w:val="00A03743"/>
    <w:rsid w:val="00A1002B"/>
    <w:rsid w:val="00A108E1"/>
    <w:rsid w:val="00A14629"/>
    <w:rsid w:val="00A169B4"/>
    <w:rsid w:val="00A20F7F"/>
    <w:rsid w:val="00A2137A"/>
    <w:rsid w:val="00A21F8B"/>
    <w:rsid w:val="00A222CF"/>
    <w:rsid w:val="00A26A5F"/>
    <w:rsid w:val="00A34E2A"/>
    <w:rsid w:val="00A36B0C"/>
    <w:rsid w:val="00A573B2"/>
    <w:rsid w:val="00A66D19"/>
    <w:rsid w:val="00A707BC"/>
    <w:rsid w:val="00A70F4E"/>
    <w:rsid w:val="00A81009"/>
    <w:rsid w:val="00A82006"/>
    <w:rsid w:val="00A82F3C"/>
    <w:rsid w:val="00A83E35"/>
    <w:rsid w:val="00A90A82"/>
    <w:rsid w:val="00A92292"/>
    <w:rsid w:val="00A95B10"/>
    <w:rsid w:val="00AA6438"/>
    <w:rsid w:val="00AB153A"/>
    <w:rsid w:val="00AD51DD"/>
    <w:rsid w:val="00AF3714"/>
    <w:rsid w:val="00B0685B"/>
    <w:rsid w:val="00B22B0A"/>
    <w:rsid w:val="00B260E0"/>
    <w:rsid w:val="00B26170"/>
    <w:rsid w:val="00B36092"/>
    <w:rsid w:val="00B5095E"/>
    <w:rsid w:val="00B60BC6"/>
    <w:rsid w:val="00B65010"/>
    <w:rsid w:val="00B76858"/>
    <w:rsid w:val="00B81DB4"/>
    <w:rsid w:val="00B908CE"/>
    <w:rsid w:val="00B91C87"/>
    <w:rsid w:val="00B93B44"/>
    <w:rsid w:val="00B96698"/>
    <w:rsid w:val="00BA15FF"/>
    <w:rsid w:val="00BB25B5"/>
    <w:rsid w:val="00BC2060"/>
    <w:rsid w:val="00BC4212"/>
    <w:rsid w:val="00BC439A"/>
    <w:rsid w:val="00BE0E1F"/>
    <w:rsid w:val="00BE4331"/>
    <w:rsid w:val="00BE5722"/>
    <w:rsid w:val="00BF3752"/>
    <w:rsid w:val="00BF41EB"/>
    <w:rsid w:val="00BF4920"/>
    <w:rsid w:val="00BF7F0E"/>
    <w:rsid w:val="00C06428"/>
    <w:rsid w:val="00C2637A"/>
    <w:rsid w:val="00C264FA"/>
    <w:rsid w:val="00C35939"/>
    <w:rsid w:val="00C3728C"/>
    <w:rsid w:val="00C37B34"/>
    <w:rsid w:val="00C56A12"/>
    <w:rsid w:val="00C5703D"/>
    <w:rsid w:val="00C6547E"/>
    <w:rsid w:val="00C7300C"/>
    <w:rsid w:val="00C75CAD"/>
    <w:rsid w:val="00C9145E"/>
    <w:rsid w:val="00C9628E"/>
    <w:rsid w:val="00CA1CFB"/>
    <w:rsid w:val="00CB3E57"/>
    <w:rsid w:val="00CB717E"/>
    <w:rsid w:val="00CD04E8"/>
    <w:rsid w:val="00CD43AE"/>
    <w:rsid w:val="00CE0DCD"/>
    <w:rsid w:val="00CF64D0"/>
    <w:rsid w:val="00CF7D1E"/>
    <w:rsid w:val="00D04018"/>
    <w:rsid w:val="00D060C5"/>
    <w:rsid w:val="00D10600"/>
    <w:rsid w:val="00D10764"/>
    <w:rsid w:val="00D12A44"/>
    <w:rsid w:val="00D12D82"/>
    <w:rsid w:val="00D14CB1"/>
    <w:rsid w:val="00D35C5A"/>
    <w:rsid w:val="00D36F2F"/>
    <w:rsid w:val="00D5549B"/>
    <w:rsid w:val="00D651A4"/>
    <w:rsid w:val="00D65E65"/>
    <w:rsid w:val="00D66491"/>
    <w:rsid w:val="00D71322"/>
    <w:rsid w:val="00D860B6"/>
    <w:rsid w:val="00D96426"/>
    <w:rsid w:val="00DA155D"/>
    <w:rsid w:val="00DA7AFB"/>
    <w:rsid w:val="00DB4A90"/>
    <w:rsid w:val="00DC7E3B"/>
    <w:rsid w:val="00DD51CF"/>
    <w:rsid w:val="00DE237B"/>
    <w:rsid w:val="00DE248C"/>
    <w:rsid w:val="00DE2BAC"/>
    <w:rsid w:val="00DF191B"/>
    <w:rsid w:val="00E05A42"/>
    <w:rsid w:val="00E0684B"/>
    <w:rsid w:val="00E10D81"/>
    <w:rsid w:val="00E16B0F"/>
    <w:rsid w:val="00E16D8B"/>
    <w:rsid w:val="00E31ACB"/>
    <w:rsid w:val="00E406CF"/>
    <w:rsid w:val="00E5253B"/>
    <w:rsid w:val="00E66108"/>
    <w:rsid w:val="00E675F1"/>
    <w:rsid w:val="00E70978"/>
    <w:rsid w:val="00E804D2"/>
    <w:rsid w:val="00E81062"/>
    <w:rsid w:val="00E813C4"/>
    <w:rsid w:val="00E8166E"/>
    <w:rsid w:val="00E81799"/>
    <w:rsid w:val="00E854EC"/>
    <w:rsid w:val="00E92854"/>
    <w:rsid w:val="00E9308E"/>
    <w:rsid w:val="00EB45CC"/>
    <w:rsid w:val="00EB4729"/>
    <w:rsid w:val="00ED2125"/>
    <w:rsid w:val="00ED74A6"/>
    <w:rsid w:val="00EE2B72"/>
    <w:rsid w:val="00EE4849"/>
    <w:rsid w:val="00EE4D85"/>
    <w:rsid w:val="00EF2001"/>
    <w:rsid w:val="00EF7B54"/>
    <w:rsid w:val="00F00FB8"/>
    <w:rsid w:val="00F02ACA"/>
    <w:rsid w:val="00F03AB9"/>
    <w:rsid w:val="00F04A2D"/>
    <w:rsid w:val="00F1337B"/>
    <w:rsid w:val="00F164E1"/>
    <w:rsid w:val="00F24415"/>
    <w:rsid w:val="00F3090C"/>
    <w:rsid w:val="00F37883"/>
    <w:rsid w:val="00F43688"/>
    <w:rsid w:val="00F5101C"/>
    <w:rsid w:val="00F51D75"/>
    <w:rsid w:val="00F65075"/>
    <w:rsid w:val="00F65251"/>
    <w:rsid w:val="00F71887"/>
    <w:rsid w:val="00F73399"/>
    <w:rsid w:val="00F73FDE"/>
    <w:rsid w:val="00F80F72"/>
    <w:rsid w:val="00F81B50"/>
    <w:rsid w:val="00F82E6C"/>
    <w:rsid w:val="00F86FD4"/>
    <w:rsid w:val="00F928A7"/>
    <w:rsid w:val="00FB7B27"/>
    <w:rsid w:val="00FC6243"/>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151F6A74-DC0C-4E42-8650-587D65DD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1EB"/>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unhideWhenUsed/>
    <w:rsid w:val="008B778E"/>
    <w:rPr>
      <w:sz w:val="20"/>
      <w:szCs w:val="20"/>
    </w:rPr>
  </w:style>
  <w:style w:type="character" w:customStyle="1" w:styleId="CommentTextChar">
    <w:name w:val="Comment Text Char"/>
    <w:basedOn w:val="DefaultParagraphFont"/>
    <w:link w:val="CommentText"/>
    <w:uiPriority w:val="99"/>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 w:type="character" w:customStyle="1" w:styleId="Heading3Char">
    <w:name w:val="Heading 3 Char"/>
    <w:basedOn w:val="DefaultParagraphFont"/>
    <w:link w:val="Heading3"/>
    <w:uiPriority w:val="9"/>
    <w:rsid w:val="00AD51DD"/>
    <w:rPr>
      <w:rFonts w:ascii="Times New Roman" w:eastAsia="Times New Roman" w:hAnsi="Times New Roman" w:cs="Times New Roman"/>
      <w:color w:val="434343"/>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1159738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38419</Words>
  <Characters>218990</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ina Antica</dc:creator>
  <cp:keywords/>
  <dc:description/>
  <cp:lastModifiedBy>Kiran Lee</cp:lastModifiedBy>
  <cp:revision>2</cp:revision>
  <dcterms:created xsi:type="dcterms:W3CDTF">2023-07-04T13:47:00Z</dcterms:created>
  <dcterms:modified xsi:type="dcterms:W3CDTF">2023-07-0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XyiyNRuq","zoteroVersion":"6.0.26","dataVersion":4}</vt:lpwstr>
  </property>
</Properties>
</file>